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Br. Jester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 xml:space="preserve">Br. </w:t>
      </w:r>
      <w:proofErr w:type="spellStart"/>
      <w:r>
        <w:t>Holevert</w:t>
      </w:r>
      <w:proofErr w:type="spellEnd"/>
      <w:r>
        <w:t xml:space="preserve">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proofErr w:type="spellStart"/>
      <w:r>
        <w:t>Msc</w:t>
      </w:r>
      <w:proofErr w:type="spellEnd"/>
      <w:r>
        <w:t>.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196C3A" w:rsidRDefault="00505E9F" w:rsidP="00505E9F">
          <w:pPr>
            <w:pStyle w:val="TtuloTDC"/>
            <w:spacing w:line="360" w:lineRule="auto"/>
            <w:rPr>
              <w:rFonts w:ascii="Arial" w:hAnsi="Arial" w:cs="Arial"/>
              <w:sz w:val="24"/>
              <w:szCs w:val="24"/>
            </w:rPr>
          </w:pPr>
          <w:r w:rsidRPr="00196C3A">
            <w:rPr>
              <w:rFonts w:ascii="Arial" w:hAnsi="Arial" w:cs="Arial"/>
              <w:sz w:val="24"/>
              <w:szCs w:val="24"/>
              <w:lang w:val="es-ES"/>
            </w:rPr>
            <w:t>Contenido</w:t>
          </w:r>
        </w:p>
        <w:p w14:paraId="60EA778C" w14:textId="027DD1A5" w:rsidR="00505E9F" w:rsidRPr="00196C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196C3A">
            <w:rPr>
              <w:rFonts w:cs="Arial"/>
              <w:bCs w:val="0"/>
              <w:caps w:val="0"/>
              <w:szCs w:val="24"/>
            </w:rPr>
            <w:fldChar w:fldCharType="begin"/>
          </w:r>
          <w:r w:rsidRPr="00196C3A">
            <w:rPr>
              <w:rFonts w:cs="Arial"/>
              <w:bCs w:val="0"/>
              <w:caps w:val="0"/>
              <w:szCs w:val="24"/>
            </w:rPr>
            <w:instrText xml:space="preserve"> TOC \o "1-4" \h \z \u </w:instrText>
          </w:r>
          <w:r w:rsidRPr="00196C3A">
            <w:rPr>
              <w:rFonts w:cs="Arial"/>
              <w:bCs w:val="0"/>
              <w:caps w:val="0"/>
              <w:szCs w:val="24"/>
            </w:rPr>
            <w:fldChar w:fldCharType="separate"/>
          </w:r>
          <w:hyperlink w:anchor="_Toc51262843" w:history="1">
            <w:r w:rsidR="00196C3A" w:rsidRPr="00196C3A">
              <w:rPr>
                <w:rStyle w:val="Hipervnculo"/>
                <w:rFonts w:cs="Arial"/>
                <w:caps w:val="0"/>
                <w:noProof/>
                <w:szCs w:val="24"/>
              </w:rPr>
              <w:t>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INTRODUCCIÓN</w:t>
            </w:r>
            <w:r w:rsidR="00196C3A" w:rsidRPr="00196C3A">
              <w:rPr>
                <w:rFonts w:cs="Arial"/>
                <w:caps w:val="0"/>
                <w:noProof/>
                <w:webHidden/>
                <w:szCs w:val="24"/>
              </w:rPr>
              <w:tab/>
            </w:r>
            <w:r w:rsidRPr="00196C3A">
              <w:rPr>
                <w:rFonts w:cs="Arial"/>
                <w:noProof/>
                <w:webHidden/>
                <w:szCs w:val="24"/>
              </w:rPr>
              <w:fldChar w:fldCharType="begin"/>
            </w:r>
            <w:r w:rsidRPr="00196C3A">
              <w:rPr>
                <w:rFonts w:cs="Arial"/>
                <w:noProof/>
                <w:webHidden/>
                <w:szCs w:val="24"/>
              </w:rPr>
              <w:instrText xml:space="preserve"> PAGEREF _Toc51262843 \h </w:instrText>
            </w:r>
            <w:r w:rsidRPr="00196C3A">
              <w:rPr>
                <w:rFonts w:cs="Arial"/>
                <w:noProof/>
                <w:webHidden/>
                <w:szCs w:val="24"/>
              </w:rPr>
            </w:r>
            <w:r w:rsidRPr="00196C3A">
              <w:rPr>
                <w:rFonts w:cs="Arial"/>
                <w:noProof/>
                <w:webHidden/>
                <w:szCs w:val="24"/>
              </w:rPr>
              <w:fldChar w:fldCharType="separate"/>
            </w:r>
            <w:r w:rsidR="00196C3A" w:rsidRPr="00196C3A">
              <w:rPr>
                <w:rFonts w:cs="Arial"/>
                <w:caps w:val="0"/>
                <w:noProof/>
                <w:webHidden/>
                <w:szCs w:val="24"/>
              </w:rPr>
              <w:t>1</w:t>
            </w:r>
            <w:r w:rsidRPr="00196C3A">
              <w:rPr>
                <w:rFonts w:cs="Arial"/>
                <w:noProof/>
                <w:webHidden/>
                <w:szCs w:val="24"/>
              </w:rPr>
              <w:fldChar w:fldCharType="end"/>
            </w:r>
          </w:hyperlink>
        </w:p>
        <w:p w14:paraId="1DF9317E" w14:textId="61371A29" w:rsidR="00505E9F" w:rsidRPr="00196C3A" w:rsidRDefault="00167C7D"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4" w:history="1">
            <w:r w:rsidR="00196C3A" w:rsidRPr="00196C3A">
              <w:rPr>
                <w:rStyle w:val="Hipervnculo"/>
                <w:rFonts w:cs="Arial"/>
                <w:caps w:val="0"/>
                <w:noProof/>
                <w:szCs w:val="24"/>
              </w:rPr>
              <w:t>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TECEDENT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4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w:t>
            </w:r>
            <w:r w:rsidR="00505E9F" w:rsidRPr="00196C3A">
              <w:rPr>
                <w:rFonts w:cs="Arial"/>
                <w:noProof/>
                <w:webHidden/>
                <w:szCs w:val="24"/>
              </w:rPr>
              <w:fldChar w:fldCharType="end"/>
            </w:r>
          </w:hyperlink>
        </w:p>
        <w:p w14:paraId="7BEC7D5F" w14:textId="27134482"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00196C3A" w:rsidRPr="00196C3A">
              <w:rPr>
                <w:rStyle w:val="Hipervnculo"/>
                <w:rFonts w:cs="Arial"/>
                <w:caps w:val="0"/>
                <w:noProof/>
                <w:szCs w:val="24"/>
              </w:rPr>
              <w:t>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JUSTIFICACIÓN</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5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3A92941B" w14:textId="4AF4E126"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00196C3A" w:rsidRPr="00196C3A">
              <w:rPr>
                <w:rStyle w:val="Hipervnculo"/>
                <w:rFonts w:cs="Arial"/>
                <w:caps w:val="0"/>
                <w:noProof/>
                <w:szCs w:val="24"/>
              </w:rPr>
              <w:t>I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OBJETIV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6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2448AD8C" w14:textId="5340F246"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2</w:t>
            </w:r>
            <w:r w:rsidR="00505E9F" w:rsidRPr="00196C3A">
              <w:rPr>
                <w:rFonts w:ascii="Arial" w:hAnsi="Arial" w:cs="Arial"/>
                <w:noProof/>
                <w:webHidden/>
                <w:sz w:val="24"/>
                <w:szCs w:val="24"/>
              </w:rPr>
              <w:fldChar w:fldCharType="end"/>
            </w:r>
          </w:hyperlink>
        </w:p>
        <w:p w14:paraId="13369041" w14:textId="63441B8F"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S ESPECÍFIC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3</w:t>
            </w:r>
            <w:r w:rsidR="00505E9F" w:rsidRPr="00196C3A">
              <w:rPr>
                <w:rFonts w:ascii="Arial" w:hAnsi="Arial" w:cs="Arial"/>
                <w:noProof/>
                <w:webHidden/>
                <w:sz w:val="24"/>
                <w:szCs w:val="24"/>
              </w:rPr>
              <w:fldChar w:fldCharType="end"/>
            </w:r>
          </w:hyperlink>
        </w:p>
        <w:p w14:paraId="2F48D087" w14:textId="2CE61D69" w:rsidR="00505E9F" w:rsidRPr="00196C3A" w:rsidRDefault="00167C7D"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00196C3A" w:rsidRPr="00196C3A">
              <w:rPr>
                <w:rStyle w:val="Hipervnculo"/>
                <w:rFonts w:cs="Arial"/>
                <w:caps w:val="0"/>
                <w:noProof/>
                <w:szCs w:val="24"/>
              </w:rPr>
              <w:t>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ARCO TEÓRICO</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9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4</w:t>
            </w:r>
            <w:r w:rsidR="00505E9F" w:rsidRPr="00196C3A">
              <w:rPr>
                <w:rFonts w:cs="Arial"/>
                <w:noProof/>
                <w:webHidden/>
                <w:szCs w:val="24"/>
              </w:rPr>
              <w:fldChar w:fldCharType="end"/>
            </w:r>
          </w:hyperlink>
        </w:p>
        <w:p w14:paraId="17748664" w14:textId="70C6B63C"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DE MERC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4</w:t>
            </w:r>
            <w:r w:rsidR="00505E9F" w:rsidRPr="00196C3A">
              <w:rPr>
                <w:rFonts w:ascii="Arial" w:hAnsi="Arial" w:cs="Arial"/>
                <w:noProof/>
                <w:webHidden/>
                <w:sz w:val="24"/>
                <w:szCs w:val="24"/>
              </w:rPr>
              <w:fldChar w:fldCharType="end"/>
            </w:r>
          </w:hyperlink>
        </w:p>
        <w:p w14:paraId="6C545868" w14:textId="30AAB538"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00196C3A" w:rsidRPr="00196C3A">
              <w:rPr>
                <w:rStyle w:val="Hipervnculo"/>
                <w:rFonts w:ascii="Arial" w:hAnsi="Arial" w:cs="Arial"/>
                <w:i w:val="0"/>
                <w:iCs w:val="0"/>
                <w:noProof/>
                <w:sz w:val="24"/>
                <w:szCs w:val="24"/>
              </w:rPr>
              <w:t>5.1.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SEGMENTACIÓN DE MERCAD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4</w:t>
            </w:r>
            <w:r w:rsidR="00505E9F" w:rsidRPr="00196C3A">
              <w:rPr>
                <w:rFonts w:ascii="Arial" w:hAnsi="Arial" w:cs="Arial"/>
                <w:i w:val="0"/>
                <w:iCs w:val="0"/>
                <w:noProof/>
                <w:webHidden/>
                <w:sz w:val="24"/>
                <w:szCs w:val="24"/>
              </w:rPr>
              <w:fldChar w:fldCharType="end"/>
            </w:r>
          </w:hyperlink>
        </w:p>
        <w:p w14:paraId="7AD082D1" w14:textId="6C616F8C"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00196C3A" w:rsidRPr="00196C3A">
              <w:rPr>
                <w:rStyle w:val="Hipervnculo"/>
                <w:rFonts w:ascii="Arial" w:hAnsi="Arial" w:cs="Arial"/>
                <w:i w:val="0"/>
                <w:iCs w:val="0"/>
                <w:noProof/>
                <w:sz w:val="24"/>
                <w:szCs w:val="24"/>
              </w:rPr>
              <w:t>5.1.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3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2C3781A4" w14:textId="1DA13C32"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00196C3A" w:rsidRPr="00196C3A">
              <w:rPr>
                <w:rStyle w:val="Hipervnculo"/>
                <w:rFonts w:ascii="Arial" w:hAnsi="Arial" w:cs="Arial"/>
                <w:i w:val="0"/>
                <w:iCs w:val="0"/>
                <w:noProof/>
                <w:sz w:val="24"/>
                <w:szCs w:val="24"/>
              </w:rPr>
              <w:t>5.1.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OFERT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687531D7" w14:textId="2AD44EB6"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00196C3A" w:rsidRPr="00196C3A">
              <w:rPr>
                <w:rStyle w:val="Hipervnculo"/>
                <w:rFonts w:ascii="Arial" w:hAnsi="Arial" w:cs="Arial"/>
                <w:i w:val="0"/>
                <w:iCs w:val="0"/>
                <w:noProof/>
                <w:sz w:val="24"/>
                <w:szCs w:val="24"/>
              </w:rPr>
              <w:t>5.1.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BALANCE OFERTA-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7305E6F6" w14:textId="6FB4D45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00196C3A" w:rsidRPr="00196C3A">
              <w:rPr>
                <w:rStyle w:val="Hipervnculo"/>
                <w:rFonts w:ascii="Arial" w:hAnsi="Arial" w:cs="Arial"/>
                <w:noProof/>
                <w:sz w:val="24"/>
                <w:szCs w:val="24"/>
              </w:rPr>
              <w:t>5.1.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MANDA INSATISFECH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5</w:t>
            </w:r>
            <w:r w:rsidR="00505E9F" w:rsidRPr="00196C3A">
              <w:rPr>
                <w:rFonts w:ascii="Arial" w:hAnsi="Arial" w:cs="Arial"/>
                <w:noProof/>
                <w:webHidden/>
                <w:sz w:val="24"/>
                <w:szCs w:val="24"/>
              </w:rPr>
              <w:fldChar w:fldCharType="end"/>
            </w:r>
          </w:hyperlink>
        </w:p>
        <w:p w14:paraId="447A4DC0" w14:textId="590FE408"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00196C3A" w:rsidRPr="00196C3A">
              <w:rPr>
                <w:rStyle w:val="Hipervnculo"/>
                <w:rFonts w:ascii="Arial" w:hAnsi="Arial" w:cs="Arial"/>
                <w:noProof/>
                <w:sz w:val="24"/>
                <w:szCs w:val="24"/>
              </w:rPr>
              <w:t>5.1.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ARTICIPACIÓN DEL PROYE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3058542" w14:textId="1F49E25D"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00196C3A" w:rsidRPr="00196C3A">
              <w:rPr>
                <w:rStyle w:val="Hipervnculo"/>
                <w:rFonts w:ascii="Arial" w:hAnsi="Arial" w:cs="Arial"/>
                <w:noProof/>
                <w:sz w:val="24"/>
                <w:szCs w:val="24"/>
              </w:rPr>
              <w:t>5.1.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ROYECCIÓN DEL PRECIO DE VE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5D60BE5" w14:textId="570DF990"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00196C3A" w:rsidRPr="00196C3A">
              <w:rPr>
                <w:rStyle w:val="Hipervnculo"/>
                <w:rFonts w:ascii="Arial" w:hAnsi="Arial" w:cs="Arial"/>
                <w:i w:val="0"/>
                <w:iCs w:val="0"/>
                <w:noProof/>
                <w:sz w:val="24"/>
                <w:szCs w:val="24"/>
              </w:rPr>
              <w:t>5.1.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IX DEL MARKETING</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6</w:t>
            </w:r>
            <w:r w:rsidR="00505E9F" w:rsidRPr="00196C3A">
              <w:rPr>
                <w:rFonts w:ascii="Arial" w:hAnsi="Arial" w:cs="Arial"/>
                <w:i w:val="0"/>
                <w:iCs w:val="0"/>
                <w:noProof/>
                <w:webHidden/>
                <w:sz w:val="24"/>
                <w:szCs w:val="24"/>
              </w:rPr>
              <w:fldChar w:fldCharType="end"/>
            </w:r>
          </w:hyperlink>
        </w:p>
        <w:p w14:paraId="1F931EA5" w14:textId="1B01566B"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00196C3A" w:rsidRPr="00196C3A">
              <w:rPr>
                <w:rStyle w:val="Hipervnculo"/>
                <w:rFonts w:ascii="Arial" w:hAnsi="Arial" w:cs="Arial"/>
                <w:noProof/>
                <w:sz w:val="24"/>
                <w:szCs w:val="24"/>
              </w:rPr>
              <w:t>5.1.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PRODU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6A0B5A3C" w14:textId="0EDBA834"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00196C3A" w:rsidRPr="00196C3A">
              <w:rPr>
                <w:rStyle w:val="Hipervnculo"/>
                <w:rFonts w:ascii="Arial" w:hAnsi="Arial" w:cs="Arial"/>
                <w:noProof/>
                <w:sz w:val="24"/>
                <w:szCs w:val="24"/>
              </w:rPr>
              <w:t>5.1.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TERMINACIÓN Y ESTRATEGIAS DE PRECI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509195C6" w14:textId="4922A8A4"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00196C3A" w:rsidRPr="00196C3A">
              <w:rPr>
                <w:rStyle w:val="Hipervnculo"/>
                <w:rFonts w:ascii="Arial" w:hAnsi="Arial" w:cs="Arial"/>
                <w:noProof/>
                <w:sz w:val="24"/>
                <w:szCs w:val="24"/>
              </w:rPr>
              <w:t>5.1.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DISTRIBU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C2BAEEF" w14:textId="2201269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00196C3A" w:rsidRPr="00196C3A">
              <w:rPr>
                <w:rStyle w:val="Hipervnculo"/>
                <w:rFonts w:ascii="Arial" w:hAnsi="Arial" w:cs="Arial"/>
                <w:noProof/>
                <w:sz w:val="24"/>
                <w:szCs w:val="24"/>
              </w:rPr>
              <w:t>5.1.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COMERCI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32E2F725" w14:textId="10189A91"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00196C3A" w:rsidRPr="00196C3A">
              <w:rPr>
                <w:rStyle w:val="Hipervnculo"/>
                <w:rFonts w:ascii="Arial" w:hAnsi="Arial" w:cs="Arial"/>
                <w:i w:val="0"/>
                <w:iCs w:val="0"/>
                <w:noProof/>
                <w:sz w:val="24"/>
                <w:szCs w:val="24"/>
              </w:rPr>
              <w:t>5.1.6</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L ENTORNO Y DE LA INDUSTRI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7</w:t>
            </w:r>
            <w:r w:rsidR="00505E9F" w:rsidRPr="00196C3A">
              <w:rPr>
                <w:rFonts w:ascii="Arial" w:hAnsi="Arial" w:cs="Arial"/>
                <w:i w:val="0"/>
                <w:iCs w:val="0"/>
                <w:noProof/>
                <w:webHidden/>
                <w:sz w:val="24"/>
                <w:szCs w:val="24"/>
              </w:rPr>
              <w:fldChar w:fldCharType="end"/>
            </w:r>
          </w:hyperlink>
        </w:p>
        <w:p w14:paraId="483004B5" w14:textId="11826733"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TÉCNIC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5316B6B" w14:textId="564D1C75"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00196C3A" w:rsidRPr="00196C3A">
              <w:rPr>
                <w:rStyle w:val="Hipervnculo"/>
                <w:rFonts w:ascii="Arial" w:hAnsi="Arial" w:cs="Arial"/>
                <w:i w:val="0"/>
                <w:iCs w:val="0"/>
                <w:noProof/>
                <w:sz w:val="24"/>
                <w:szCs w:val="24"/>
              </w:rPr>
              <w:t>5.2.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LOCALIZACIÓN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8</w:t>
            </w:r>
            <w:r w:rsidR="00505E9F" w:rsidRPr="00196C3A">
              <w:rPr>
                <w:rFonts w:ascii="Arial" w:hAnsi="Arial" w:cs="Arial"/>
                <w:i w:val="0"/>
                <w:iCs w:val="0"/>
                <w:noProof/>
                <w:webHidden/>
                <w:sz w:val="24"/>
                <w:szCs w:val="24"/>
              </w:rPr>
              <w:fldChar w:fldCharType="end"/>
            </w:r>
          </w:hyperlink>
        </w:p>
        <w:p w14:paraId="03F2D5A5" w14:textId="4B6F250E"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00196C3A" w:rsidRPr="00196C3A">
              <w:rPr>
                <w:rStyle w:val="Hipervnculo"/>
                <w:rFonts w:ascii="Arial" w:hAnsi="Arial" w:cs="Arial"/>
                <w:noProof/>
                <w:sz w:val="24"/>
                <w:szCs w:val="24"/>
              </w:rPr>
              <w:t>5.2.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A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8</w:t>
            </w:r>
            <w:r w:rsidR="00505E9F" w:rsidRPr="00196C3A">
              <w:rPr>
                <w:rFonts w:ascii="Arial" w:hAnsi="Arial" w:cs="Arial"/>
                <w:noProof/>
                <w:webHidden/>
                <w:sz w:val="24"/>
                <w:szCs w:val="24"/>
              </w:rPr>
              <w:fldChar w:fldCharType="end"/>
            </w:r>
          </w:hyperlink>
        </w:p>
        <w:p w14:paraId="15FAD277" w14:textId="40C9C94F"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00196C3A" w:rsidRPr="00196C3A">
              <w:rPr>
                <w:rStyle w:val="Hipervnculo"/>
                <w:rFonts w:ascii="Arial" w:hAnsi="Arial" w:cs="Arial"/>
                <w:noProof/>
                <w:sz w:val="24"/>
                <w:szCs w:val="24"/>
              </w:rPr>
              <w:t>5.2.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I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9</w:t>
            </w:r>
            <w:r w:rsidR="00505E9F" w:rsidRPr="00196C3A">
              <w:rPr>
                <w:rFonts w:ascii="Arial" w:hAnsi="Arial" w:cs="Arial"/>
                <w:noProof/>
                <w:webHidden/>
                <w:sz w:val="24"/>
                <w:szCs w:val="24"/>
              </w:rPr>
              <w:fldChar w:fldCharType="end"/>
            </w:r>
          </w:hyperlink>
        </w:p>
        <w:p w14:paraId="5268E98F" w14:textId="43A4F3C2"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00196C3A" w:rsidRPr="00196C3A">
              <w:rPr>
                <w:rStyle w:val="Hipervnculo"/>
                <w:rFonts w:ascii="Arial" w:hAnsi="Arial" w:cs="Arial"/>
                <w:i w:val="0"/>
                <w:iCs w:val="0"/>
                <w:noProof/>
                <w:sz w:val="24"/>
                <w:szCs w:val="24"/>
              </w:rPr>
              <w:t>5.2.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TAMAÑO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9</w:t>
            </w:r>
            <w:r w:rsidR="00505E9F" w:rsidRPr="00196C3A">
              <w:rPr>
                <w:rFonts w:ascii="Arial" w:hAnsi="Arial" w:cs="Arial"/>
                <w:i w:val="0"/>
                <w:iCs w:val="0"/>
                <w:noProof/>
                <w:webHidden/>
                <w:sz w:val="24"/>
                <w:szCs w:val="24"/>
              </w:rPr>
              <w:fldChar w:fldCharType="end"/>
            </w:r>
          </w:hyperlink>
        </w:p>
        <w:p w14:paraId="1DD4F3FC" w14:textId="265DAD8A"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00196C3A" w:rsidRPr="00196C3A">
              <w:rPr>
                <w:rStyle w:val="Hipervnculo"/>
                <w:rFonts w:ascii="Arial" w:hAnsi="Arial" w:cs="Arial"/>
                <w:i w:val="0"/>
                <w:iCs w:val="0"/>
                <w:noProof/>
                <w:sz w:val="24"/>
                <w:szCs w:val="24"/>
              </w:rPr>
              <w:t>5.2.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GENIERÍA O PROCES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0</w:t>
            </w:r>
            <w:r w:rsidR="00505E9F" w:rsidRPr="00196C3A">
              <w:rPr>
                <w:rFonts w:ascii="Arial" w:hAnsi="Arial" w:cs="Arial"/>
                <w:i w:val="0"/>
                <w:iCs w:val="0"/>
                <w:noProof/>
                <w:webHidden/>
                <w:sz w:val="24"/>
                <w:szCs w:val="24"/>
              </w:rPr>
              <w:fldChar w:fldCharType="end"/>
            </w:r>
          </w:hyperlink>
        </w:p>
        <w:p w14:paraId="0DA0C6A5" w14:textId="6329AC0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00196C3A" w:rsidRPr="00196C3A">
              <w:rPr>
                <w:rStyle w:val="Hipervnculo"/>
                <w:rFonts w:ascii="Arial" w:hAnsi="Arial" w:cs="Arial"/>
                <w:noProof/>
                <w:sz w:val="24"/>
                <w:szCs w:val="24"/>
              </w:rPr>
              <w:t>5.2.3.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SCRIPCIÓN DEL PROCES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0</w:t>
            </w:r>
            <w:r w:rsidR="00505E9F" w:rsidRPr="00196C3A">
              <w:rPr>
                <w:rFonts w:ascii="Arial" w:hAnsi="Arial" w:cs="Arial"/>
                <w:noProof/>
                <w:webHidden/>
                <w:sz w:val="24"/>
                <w:szCs w:val="24"/>
              </w:rPr>
              <w:fldChar w:fldCharType="end"/>
            </w:r>
          </w:hyperlink>
        </w:p>
        <w:p w14:paraId="6BF14EFA" w14:textId="4BE869AC"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00196C3A" w:rsidRPr="00196C3A">
              <w:rPr>
                <w:rStyle w:val="Hipervnculo"/>
                <w:rFonts w:ascii="Arial" w:hAnsi="Arial" w:cs="Arial"/>
                <w:noProof/>
                <w:sz w:val="24"/>
                <w:szCs w:val="24"/>
              </w:rPr>
              <w:t>5.2.3.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OBRAS FÍSICA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236FBF03" w14:textId="1FAD86A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00196C3A" w:rsidRPr="00196C3A">
              <w:rPr>
                <w:rStyle w:val="Hipervnculo"/>
                <w:rFonts w:ascii="Arial" w:hAnsi="Arial" w:cs="Arial"/>
                <w:noProof/>
                <w:sz w:val="24"/>
                <w:szCs w:val="24"/>
              </w:rPr>
              <w:t>5.2.3.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QUIPAMIEN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10FFA90A" w14:textId="08A9F13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00196C3A" w:rsidRPr="00196C3A">
              <w:rPr>
                <w:rStyle w:val="Hipervnculo"/>
                <w:rFonts w:ascii="Arial" w:hAnsi="Arial" w:cs="Arial"/>
                <w:noProof/>
                <w:sz w:val="24"/>
                <w:szCs w:val="24"/>
              </w:rPr>
              <w:t>5.2.3.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ISTRIBUCIÓN DE PLA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2</w:t>
            </w:r>
            <w:r w:rsidR="00505E9F" w:rsidRPr="00196C3A">
              <w:rPr>
                <w:rFonts w:ascii="Arial" w:hAnsi="Arial" w:cs="Arial"/>
                <w:noProof/>
                <w:webHidden/>
                <w:sz w:val="24"/>
                <w:szCs w:val="24"/>
              </w:rPr>
              <w:fldChar w:fldCharType="end"/>
            </w:r>
          </w:hyperlink>
        </w:p>
        <w:p w14:paraId="3B049B08" w14:textId="3C7B7268"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00196C3A" w:rsidRPr="00196C3A">
              <w:rPr>
                <w:rStyle w:val="Hipervnculo"/>
                <w:rFonts w:ascii="Arial" w:hAnsi="Arial" w:cs="Arial"/>
                <w:i w:val="0"/>
                <w:iCs w:val="0"/>
                <w:noProof/>
                <w:sz w:val="24"/>
                <w:szCs w:val="24"/>
              </w:rPr>
              <w:t>5.2.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ORGANIZACION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2</w:t>
            </w:r>
            <w:r w:rsidR="00505E9F" w:rsidRPr="00196C3A">
              <w:rPr>
                <w:rFonts w:ascii="Arial" w:hAnsi="Arial" w:cs="Arial"/>
                <w:i w:val="0"/>
                <w:iCs w:val="0"/>
                <w:noProof/>
                <w:webHidden/>
                <w:sz w:val="24"/>
                <w:szCs w:val="24"/>
              </w:rPr>
              <w:fldChar w:fldCharType="end"/>
            </w:r>
          </w:hyperlink>
        </w:p>
        <w:p w14:paraId="3ABC56CD" w14:textId="5D2C48AC"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00196C3A" w:rsidRPr="00196C3A">
              <w:rPr>
                <w:rStyle w:val="Hipervnculo"/>
                <w:rFonts w:ascii="Arial" w:hAnsi="Arial" w:cs="Arial"/>
                <w:noProof/>
                <w:sz w:val="24"/>
                <w:szCs w:val="24"/>
              </w:rPr>
              <w:t>5.2.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UCTURA ORGANIZACION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665AC898" w14:textId="6BBFF4D9"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00196C3A" w:rsidRPr="00196C3A">
              <w:rPr>
                <w:rStyle w:val="Hipervnculo"/>
                <w:rFonts w:ascii="Arial" w:hAnsi="Arial" w:cs="Arial"/>
                <w:noProof/>
                <w:sz w:val="24"/>
                <w:szCs w:val="24"/>
              </w:rPr>
              <w:t>5.2.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OLÍTICAS INTERNAS DE LA EMPRES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43CE4C0E" w14:textId="57BA3D66"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00196C3A" w:rsidRPr="00196C3A">
              <w:rPr>
                <w:rStyle w:val="Hipervnculo"/>
                <w:rFonts w:ascii="Arial" w:hAnsi="Arial" w:cs="Arial"/>
                <w:i w:val="0"/>
                <w:iCs w:val="0"/>
                <w:noProof/>
                <w:sz w:val="24"/>
                <w:szCs w:val="24"/>
                <w:highlight w:val="white"/>
              </w:rPr>
              <w:t>5.2.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highlight w:val="white"/>
              </w:rPr>
              <w:t>MARCO LEG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5C4890F2" w14:textId="1C7CC5B4"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3</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ECONÓMICO-FINANCIER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6ED8847" w14:textId="291060AD"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00196C3A" w:rsidRPr="00196C3A">
              <w:rPr>
                <w:rStyle w:val="Hipervnculo"/>
                <w:rFonts w:ascii="Arial" w:hAnsi="Arial" w:cs="Arial"/>
                <w:i w:val="0"/>
                <w:iCs w:val="0"/>
                <w:noProof/>
                <w:sz w:val="24"/>
                <w:szCs w:val="24"/>
              </w:rPr>
              <w:t>5.3.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DE COST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4191E901" w14:textId="09BFE4BD"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00196C3A" w:rsidRPr="00196C3A">
              <w:rPr>
                <w:rStyle w:val="Hipervnculo"/>
                <w:rFonts w:ascii="Arial" w:hAnsi="Arial" w:cs="Arial"/>
                <w:noProof/>
                <w:sz w:val="24"/>
                <w:szCs w:val="24"/>
              </w:rPr>
              <w:t>5.3.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FIJ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15A4A3B5" w14:textId="5BEBEDCB"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00196C3A" w:rsidRPr="00196C3A">
              <w:rPr>
                <w:rStyle w:val="Hipervnculo"/>
                <w:rFonts w:ascii="Arial" w:hAnsi="Arial" w:cs="Arial"/>
                <w:noProof/>
                <w:sz w:val="24"/>
                <w:szCs w:val="24"/>
              </w:rPr>
              <w:t>5.3.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VARIABLE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8291026" w14:textId="19E342C6"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00196C3A" w:rsidRPr="00196C3A">
              <w:rPr>
                <w:rStyle w:val="Hipervnculo"/>
                <w:rFonts w:ascii="Arial" w:hAnsi="Arial" w:cs="Arial"/>
                <w:noProof/>
                <w:sz w:val="24"/>
                <w:szCs w:val="24"/>
              </w:rPr>
              <w:t>5.3.1.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DE ADMINISTR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0A5D60E4" w14:textId="7A42F8E7"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00196C3A" w:rsidRPr="00196C3A">
              <w:rPr>
                <w:rStyle w:val="Hipervnculo"/>
                <w:rFonts w:ascii="Arial" w:hAnsi="Arial" w:cs="Arial"/>
                <w:i w:val="0"/>
                <w:iCs w:val="0"/>
                <w:noProof/>
                <w:sz w:val="24"/>
                <w:szCs w:val="24"/>
              </w:rPr>
              <w:t>5.3.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GASTOS DE VENTA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5</w:t>
            </w:r>
            <w:r w:rsidR="00505E9F" w:rsidRPr="00196C3A">
              <w:rPr>
                <w:rFonts w:ascii="Arial" w:hAnsi="Arial" w:cs="Arial"/>
                <w:i w:val="0"/>
                <w:iCs w:val="0"/>
                <w:noProof/>
                <w:webHidden/>
                <w:sz w:val="24"/>
                <w:szCs w:val="24"/>
              </w:rPr>
              <w:fldChar w:fldCharType="end"/>
            </w:r>
          </w:hyperlink>
        </w:p>
        <w:p w14:paraId="3B5AD190" w14:textId="0C5E0FC8"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00196C3A" w:rsidRPr="00196C3A">
              <w:rPr>
                <w:rStyle w:val="Hipervnculo"/>
                <w:rFonts w:ascii="Arial" w:hAnsi="Arial" w:cs="Arial"/>
                <w:noProof/>
                <w:sz w:val="24"/>
                <w:szCs w:val="24"/>
              </w:rPr>
              <w:t>5.3.2.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262646C6" w14:textId="5701EEA4"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00196C3A" w:rsidRPr="00196C3A">
              <w:rPr>
                <w:rStyle w:val="Hipervnculo"/>
                <w:rFonts w:ascii="Arial" w:hAnsi="Arial" w:cs="Arial"/>
                <w:i w:val="0"/>
                <w:iCs w:val="0"/>
                <w:noProof/>
                <w:sz w:val="24"/>
                <w:szCs w:val="24"/>
              </w:rPr>
              <w:t>5.3.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INVERSIÓN INICI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2575DC05" w14:textId="616A334F"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00196C3A" w:rsidRPr="00196C3A">
              <w:rPr>
                <w:rStyle w:val="Hipervnculo"/>
                <w:rFonts w:ascii="Arial" w:hAnsi="Arial" w:cs="Arial"/>
                <w:i w:val="0"/>
                <w:iCs w:val="0"/>
                <w:noProof/>
                <w:sz w:val="24"/>
                <w:szCs w:val="24"/>
              </w:rPr>
              <w:t>5.3.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PRESUPUESTO DE INGRES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7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3586673C" w14:textId="4FFD3056"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00196C3A" w:rsidRPr="00196C3A">
              <w:rPr>
                <w:rStyle w:val="Hipervnculo"/>
                <w:rFonts w:ascii="Arial" w:hAnsi="Arial" w:cs="Arial"/>
                <w:noProof/>
                <w:sz w:val="24"/>
                <w:szCs w:val="24"/>
              </w:rPr>
              <w:t>5.3.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00334437" w14:textId="75B6631B"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00196C3A" w:rsidRPr="00196C3A">
              <w:rPr>
                <w:rStyle w:val="Hipervnculo"/>
                <w:rFonts w:ascii="Arial" w:hAnsi="Arial" w:cs="Arial"/>
                <w:noProof/>
                <w:sz w:val="24"/>
                <w:szCs w:val="24"/>
              </w:rPr>
              <w:t>5.3.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FLUJO DE EFECTIV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9CC962C" w14:textId="37DD167F"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00196C3A" w:rsidRPr="00196C3A">
              <w:rPr>
                <w:rStyle w:val="Hipervnculo"/>
                <w:rFonts w:ascii="Arial" w:hAnsi="Arial" w:cs="Arial"/>
                <w:noProof/>
                <w:sz w:val="24"/>
                <w:szCs w:val="24"/>
              </w:rPr>
              <w:t>5.3.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RESULT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8A9E58F" w14:textId="067F2362"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00196C3A" w:rsidRPr="00196C3A">
              <w:rPr>
                <w:rStyle w:val="Hipervnculo"/>
                <w:rFonts w:ascii="Arial" w:hAnsi="Arial" w:cs="Arial"/>
                <w:noProof/>
                <w:sz w:val="24"/>
                <w:szCs w:val="24"/>
              </w:rPr>
              <w:t>5.3.4.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BALANCE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38D8836E" w14:textId="0AFF1E91"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00196C3A" w:rsidRPr="00196C3A">
              <w:rPr>
                <w:rStyle w:val="Hipervnculo"/>
                <w:rFonts w:ascii="Arial" w:hAnsi="Arial" w:cs="Arial"/>
                <w:i w:val="0"/>
                <w:iCs w:val="0"/>
                <w:noProof/>
                <w:sz w:val="24"/>
                <w:szCs w:val="24"/>
              </w:rPr>
              <w:t>5.3.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DICADORES FINANCIER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8</w:t>
            </w:r>
            <w:r w:rsidR="00505E9F" w:rsidRPr="00196C3A">
              <w:rPr>
                <w:rFonts w:ascii="Arial" w:hAnsi="Arial" w:cs="Arial"/>
                <w:i w:val="0"/>
                <w:iCs w:val="0"/>
                <w:noProof/>
                <w:webHidden/>
                <w:sz w:val="24"/>
                <w:szCs w:val="24"/>
              </w:rPr>
              <w:fldChar w:fldCharType="end"/>
            </w:r>
          </w:hyperlink>
        </w:p>
        <w:p w14:paraId="6536DCB0" w14:textId="0889506A"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00196C3A" w:rsidRPr="00196C3A">
              <w:rPr>
                <w:rStyle w:val="Hipervnculo"/>
                <w:rFonts w:ascii="Arial" w:hAnsi="Arial" w:cs="Arial"/>
                <w:noProof/>
                <w:sz w:val="24"/>
                <w:szCs w:val="24"/>
              </w:rPr>
              <w:t>5.3.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SOLVENCI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04BD41F4" w14:textId="7F08887B"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00196C3A" w:rsidRPr="00196C3A">
              <w:rPr>
                <w:rStyle w:val="Hipervnculo"/>
                <w:rFonts w:ascii="Arial" w:hAnsi="Arial" w:cs="Arial"/>
                <w:noProof/>
                <w:sz w:val="24"/>
                <w:szCs w:val="24"/>
              </w:rPr>
              <w:t>5.3.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LIQUIDEZ</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6B97E456" w14:textId="57F68114"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00196C3A" w:rsidRPr="00196C3A">
              <w:rPr>
                <w:rStyle w:val="Hipervnculo"/>
                <w:rFonts w:ascii="Arial" w:hAnsi="Arial" w:cs="Arial"/>
                <w:noProof/>
                <w:sz w:val="24"/>
                <w:szCs w:val="24"/>
              </w:rPr>
              <w:t>5.3.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FICIENCIA OPERATIV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3D1FA803" w14:textId="0E3B9D0F" w:rsidR="00505E9F" w:rsidRPr="00196C3A" w:rsidRDefault="00167C7D"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00196C3A" w:rsidRPr="00196C3A">
              <w:rPr>
                <w:rStyle w:val="Hipervnculo"/>
                <w:rFonts w:ascii="Arial" w:hAnsi="Arial" w:cs="Arial"/>
                <w:noProof/>
                <w:sz w:val="24"/>
                <w:szCs w:val="24"/>
              </w:rPr>
              <w:t>5.3.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RENTABILIDAD</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027D3CCE" w14:textId="11117E27" w:rsidR="00505E9F" w:rsidRPr="00196C3A" w:rsidRDefault="00167C7D"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4</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IMPACTO AMBIENT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199269C7" w14:textId="0D9A1D03"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00196C3A" w:rsidRPr="00196C3A">
              <w:rPr>
                <w:rStyle w:val="Hipervnculo"/>
                <w:rFonts w:ascii="Arial" w:hAnsi="Arial" w:cs="Arial"/>
                <w:i w:val="0"/>
                <w:iCs w:val="0"/>
                <w:noProof/>
                <w:sz w:val="24"/>
                <w:szCs w:val="24"/>
              </w:rPr>
              <w:t>5.4.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ATRIZ DE LEOPOLD</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20F0C0F4" w14:textId="3B4FA0A1" w:rsidR="00505E9F" w:rsidRPr="00196C3A" w:rsidRDefault="00167C7D"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00196C3A" w:rsidRPr="00196C3A">
              <w:rPr>
                <w:rStyle w:val="Hipervnculo"/>
                <w:rFonts w:ascii="Arial" w:hAnsi="Arial" w:cs="Arial"/>
                <w:i w:val="0"/>
                <w:iCs w:val="0"/>
                <w:noProof/>
                <w:sz w:val="24"/>
                <w:szCs w:val="24"/>
              </w:rPr>
              <w:t>5.4.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ATEGIAS DE MITIGACIÓN DE IMPA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4F2709F6" w14:textId="43DE3A1D"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00196C3A" w:rsidRPr="00196C3A">
              <w:rPr>
                <w:rStyle w:val="Hipervnculo"/>
                <w:rFonts w:cs="Arial"/>
                <w:caps w:val="0"/>
                <w:noProof/>
                <w:szCs w:val="24"/>
              </w:rPr>
              <w:t>V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ETODOLOG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0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9</w:t>
            </w:r>
            <w:r w:rsidR="00505E9F" w:rsidRPr="00196C3A">
              <w:rPr>
                <w:rFonts w:cs="Arial"/>
                <w:noProof/>
                <w:webHidden/>
                <w:szCs w:val="24"/>
              </w:rPr>
              <w:fldChar w:fldCharType="end"/>
            </w:r>
          </w:hyperlink>
        </w:p>
        <w:p w14:paraId="27B5FA7C" w14:textId="73F357AB"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00196C3A" w:rsidRPr="00196C3A">
              <w:rPr>
                <w:rStyle w:val="Hipervnculo"/>
                <w:rFonts w:cs="Arial"/>
                <w:caps w:val="0"/>
                <w:noProof/>
                <w:szCs w:val="24"/>
              </w:rPr>
              <w:t>V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CONCLUSION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1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0B5731E7" w14:textId="41491972"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00196C3A" w:rsidRPr="00196C3A">
              <w:rPr>
                <w:rStyle w:val="Hipervnculo"/>
                <w:rFonts w:cs="Arial"/>
                <w:caps w:val="0"/>
                <w:noProof/>
                <w:szCs w:val="24"/>
              </w:rPr>
              <w:t>V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BIBLIOGRAF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2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2B223001" w14:textId="1925C780" w:rsidR="00505E9F" w:rsidRPr="00196C3A" w:rsidRDefault="00167C7D"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00196C3A" w:rsidRPr="00196C3A">
              <w:rPr>
                <w:rStyle w:val="Hipervnculo"/>
                <w:rFonts w:cs="Arial"/>
                <w:caps w:val="0"/>
                <w:noProof/>
                <w:szCs w:val="24"/>
              </w:rPr>
              <w:t>IX.</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EX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3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3</w:t>
            </w:r>
            <w:r w:rsidR="00505E9F" w:rsidRPr="00196C3A">
              <w:rPr>
                <w:rFonts w:cs="Arial"/>
                <w:noProof/>
                <w:webHidden/>
                <w:szCs w:val="24"/>
              </w:rPr>
              <w:fldChar w:fldCharType="end"/>
            </w:r>
          </w:hyperlink>
        </w:p>
        <w:p w14:paraId="59985BF8" w14:textId="77777777" w:rsidR="00505E9F" w:rsidRPr="00196C3A" w:rsidRDefault="00505E9F" w:rsidP="00505E9F">
          <w:pPr>
            <w:spacing w:line="360" w:lineRule="auto"/>
          </w:pPr>
          <w:r w:rsidRPr="00196C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1" w:name="_Toc51262843"/>
      <w:r>
        <w:lastRenderedPageBreak/>
        <w:t>Introducción</w:t>
      </w:r>
      <w:bookmarkEnd w:id="1"/>
    </w:p>
    <w:p w14:paraId="1DC9AF86" w14:textId="77777777" w:rsidR="00505E9F" w:rsidRDefault="00505E9F" w:rsidP="00505E9F">
      <w:pPr>
        <w:pStyle w:val="Ttulo1"/>
        <w:spacing w:line="360" w:lineRule="auto"/>
      </w:pPr>
      <w:bookmarkStart w:id="2" w:name="_Toc51262844"/>
      <w:r>
        <w:t>Antecedentes</w:t>
      </w:r>
      <w:bookmarkEnd w:id="2"/>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w:t>
      </w:r>
      <w:r>
        <w:lastRenderedPageBreak/>
        <w:t xml:space="preserve">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3" w:name="_Toc51262845"/>
      <w:r>
        <w:t>Justificación</w:t>
      </w:r>
      <w:bookmarkEnd w:id="3"/>
    </w:p>
    <w:p w14:paraId="04EDED43" w14:textId="77777777" w:rsidR="00505E9F" w:rsidRDefault="00505E9F" w:rsidP="00505E9F">
      <w:pPr>
        <w:pStyle w:val="Ttulo1"/>
        <w:spacing w:line="360" w:lineRule="auto"/>
      </w:pPr>
      <w:bookmarkStart w:id="4" w:name="_Toc51262846"/>
      <w:r>
        <w:t>Objetivos</w:t>
      </w:r>
      <w:bookmarkEnd w:id="4"/>
    </w:p>
    <w:p w14:paraId="36B3D146" w14:textId="77777777" w:rsidR="00505E9F" w:rsidRPr="00850452" w:rsidRDefault="00505E9F" w:rsidP="00505E9F">
      <w:pPr>
        <w:pStyle w:val="Ttulo2"/>
        <w:spacing w:line="360" w:lineRule="auto"/>
      </w:pPr>
      <w:bookmarkStart w:id="5" w:name="_Toc51262847"/>
      <w:r w:rsidRPr="002B3C97">
        <w:t>Objetivo</w:t>
      </w:r>
      <w:r w:rsidRPr="00850452">
        <w:t xml:space="preserve"> general</w:t>
      </w:r>
      <w:bookmarkEnd w:id="5"/>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6" w:name="_Toc51262848"/>
      <w:r w:rsidRPr="002B3C97">
        <w:t>Objetivos</w:t>
      </w:r>
      <w:r w:rsidRPr="00850452">
        <w:t xml:space="preserve"> específicos</w:t>
      </w:r>
      <w:bookmarkEnd w:id="6"/>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7" w:name="_Toc51262849"/>
      <w:r>
        <w:lastRenderedPageBreak/>
        <w:t>Marco teórico</w:t>
      </w:r>
      <w:bookmarkStart w:id="8" w:name="_heading=h.gjdgxs" w:colFirst="0" w:colLast="0"/>
      <w:bookmarkEnd w:id="7"/>
      <w:bookmarkEnd w:id="8"/>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6139EE40" w14:textId="77777777" w:rsidR="00505E9F" w:rsidRPr="00FE5E20" w:rsidRDefault="00505E9F" w:rsidP="00505E9F">
      <w:pPr>
        <w:pStyle w:val="Ttulo2"/>
        <w:numPr>
          <w:ilvl w:val="1"/>
          <w:numId w:val="34"/>
        </w:numPr>
        <w:spacing w:line="360" w:lineRule="auto"/>
      </w:pPr>
      <w:bookmarkStart w:id="19" w:name="_Toc51262851"/>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19"/>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w:t>
      </w:r>
      <w:proofErr w:type="gramStart"/>
      <w:r>
        <w:t>)  dice</w:t>
      </w:r>
      <w:proofErr w:type="gramEnd"/>
      <w:r>
        <w:t>:</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0" w:name="_Toc51262852"/>
      <w:r>
        <w:lastRenderedPageBreak/>
        <w:t>Segmentación de mercado</w:t>
      </w:r>
      <w:bookmarkEnd w:id="20"/>
    </w:p>
    <w:p w14:paraId="3F56F2AC" w14:textId="77777777" w:rsidR="00505E9F" w:rsidRDefault="00505E9F" w:rsidP="00505E9F">
      <w:pPr>
        <w:spacing w:line="360" w:lineRule="auto"/>
      </w:pPr>
      <w:r>
        <w:t xml:space="preserve">Dentro del estudio de mercado también se encuentra la segmentación del mercado y esto no es más </w:t>
      </w:r>
      <w:proofErr w:type="gramStart"/>
      <w:r>
        <w:t>que  el</w:t>
      </w:r>
      <w:proofErr w:type="gramEnd"/>
      <w:r>
        <w:t xml:space="preserve"> sector de personas o empresas a las cuales se va a ofertar el producto o servicio tal como lo dice </w:t>
      </w:r>
      <w:proofErr w:type="spellStart"/>
      <w:r>
        <w:t>Mañéz</w:t>
      </w:r>
      <w:proofErr w:type="spellEnd"/>
      <w:r>
        <w:t xml:space="preserve">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1" w:name="_Toc51262853"/>
      <w:r>
        <w:t>Análisis de la demanda</w:t>
      </w:r>
      <w:bookmarkEnd w:id="21"/>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2" w:name="_Toc51262854"/>
      <w:r>
        <w:t>Análisis de la oferta</w:t>
      </w:r>
      <w:bookmarkEnd w:id="22"/>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3" w:name="_Toc51262855"/>
      <w:r>
        <w:lastRenderedPageBreak/>
        <w:t>Balance oferta-demanda</w:t>
      </w:r>
      <w:bookmarkEnd w:id="23"/>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4" w:name="_Toc51262856"/>
      <w:r>
        <w:t>Demanda insatisfecha</w:t>
      </w:r>
      <w:bookmarkEnd w:id="24"/>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5" w:name="_Toc51262857"/>
      <w:r>
        <w:t>Participación del proyecto</w:t>
      </w:r>
      <w:bookmarkEnd w:id="25"/>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6" w:name="_Toc51262858"/>
      <w:r>
        <w:t>Proyección del precio de venta</w:t>
      </w:r>
      <w:bookmarkEnd w:id="26"/>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7" w:name="_Toc51262859"/>
      <w:proofErr w:type="spellStart"/>
      <w:r>
        <w:t>Mix</w:t>
      </w:r>
      <w:proofErr w:type="spellEnd"/>
      <w:r>
        <w:t xml:space="preserve"> del marketing</w:t>
      </w:r>
      <w:bookmarkEnd w:id="27"/>
    </w:p>
    <w:p w14:paraId="11E40F5B" w14:textId="77777777" w:rsidR="00505E9F" w:rsidRDefault="00505E9F" w:rsidP="00505E9F">
      <w:pPr>
        <w:spacing w:line="360" w:lineRule="auto"/>
      </w:pPr>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8" w:name="_Toc51262860"/>
      <w:r>
        <w:t>Estrategias de producto</w:t>
      </w:r>
      <w:bookmarkEnd w:id="28"/>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29" w:name="_Toc51262861"/>
      <w:r>
        <w:t>Determinación y estrategias de precio</w:t>
      </w:r>
      <w:bookmarkEnd w:id="29"/>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0" w:name="_Toc51262862"/>
      <w:r>
        <w:t>Estrategias de distribución</w:t>
      </w:r>
      <w:bookmarkEnd w:id="30"/>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1" w:name="_Toc51262863"/>
      <w:r>
        <w:t>Estrategias de comercialización</w:t>
      </w:r>
      <w:bookmarkEnd w:id="31"/>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2" w:name="_Toc51262864"/>
      <w:r>
        <w:t>Análisis del entorno y de la industria</w:t>
      </w:r>
      <w:bookmarkEnd w:id="32"/>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3" w:name="_Toc51262865"/>
      <w:r w:rsidRPr="00CA4162">
        <w:t>Estudio</w:t>
      </w:r>
      <w:r w:rsidRPr="00FE5E20">
        <w:t xml:space="preserve"> téc</w:t>
      </w:r>
      <w:sdt>
        <w:sdtPr>
          <w:tag w:val="goog_rdk_3"/>
          <w:id w:val="-850949869"/>
        </w:sdtPr>
        <w:sdtContent/>
      </w:sdt>
      <w:r w:rsidRPr="00FE5E20">
        <w:t>nico</w:t>
      </w:r>
      <w:bookmarkEnd w:id="33"/>
    </w:p>
    <w:p w14:paraId="7DD30381" w14:textId="77777777" w:rsidR="00505E9F" w:rsidRPr="00FE5E20" w:rsidRDefault="00505E9F" w:rsidP="00505E9F">
      <w:pPr>
        <w:spacing w:line="360" w:lineRule="auto"/>
      </w:pPr>
      <w:r w:rsidRPr="00FE5E20">
        <w:t xml:space="preserve">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4" w:name="_Toc51262866"/>
      <w:r w:rsidRPr="002B3C97">
        <w:t>Localización</w:t>
      </w:r>
      <w:r w:rsidRPr="00FE5E20">
        <w:t xml:space="preserve"> del proye</w:t>
      </w:r>
      <w:sdt>
        <w:sdtPr>
          <w:tag w:val="goog_rdk_4"/>
          <w:id w:val="1982571234"/>
        </w:sdtPr>
        <w:sdtContent/>
      </w:sdt>
      <w:r w:rsidRPr="00FE5E20">
        <w:t>cto</w:t>
      </w:r>
      <w:bookmarkEnd w:id="34"/>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5" w:name="_Toc51262867"/>
      <w:r>
        <w:t>Macro localización</w:t>
      </w:r>
      <w:bookmarkEnd w:id="35"/>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6" w:name="_Toc51262868"/>
      <w:r>
        <w:t>Micro localización</w:t>
      </w:r>
      <w:bookmarkEnd w:id="36"/>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7" w:name="_Toc51262869"/>
      <w:r>
        <w:t>Tamaño del proyecto</w:t>
      </w:r>
      <w:bookmarkEnd w:id="37"/>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8" w:name="_Toc51262870"/>
      <w:r w:rsidRPr="000274E9">
        <w:t>Ingeniería</w:t>
      </w:r>
      <w:r>
        <w:t xml:space="preserve"> o proceso</w:t>
      </w:r>
      <w:bookmarkEnd w:id="38"/>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39" w:name="_Toc51262871"/>
      <w:r w:rsidRPr="00D10552">
        <w:t>Descripción</w:t>
      </w:r>
      <w:r>
        <w:t xml:space="preserve"> del proceso</w:t>
      </w:r>
      <w:bookmarkEnd w:id="39"/>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0" w:name="_Toc51262872"/>
      <w:r>
        <w:t>Obras físicas</w:t>
      </w:r>
      <w:bookmarkEnd w:id="40"/>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1" w:name="_Toc51262873"/>
      <w:r>
        <w:lastRenderedPageBreak/>
        <w:t>Equipamiento</w:t>
      </w:r>
      <w:bookmarkEnd w:id="41"/>
    </w:p>
    <w:p w14:paraId="4D77ED67" w14:textId="77777777" w:rsidR="00505E9F" w:rsidRDefault="00505E9F" w:rsidP="00505E9F">
      <w:pPr>
        <w:spacing w:line="360" w:lineRule="auto"/>
        <w:rPr>
          <w:color w:val="000000"/>
        </w:rPr>
      </w:pPr>
      <w:r>
        <w:rPr>
          <w:color w:val="000000"/>
        </w:rPr>
        <w:t xml:space="preserve">por inversión en equipamiento se entenderán todas las inversiones que permitan la operación normal de la planta de la empresa creada por el proyecto. En este caso estamos hablando de maquinaria, herramientas, vehículos, mobiliario y equipos en general </w:t>
      </w:r>
      <w:proofErr w:type="gramStart"/>
      <w:r>
        <w:rPr>
          <w:color w:val="000000"/>
        </w:rPr>
        <w:t>según  Gonzales</w:t>
      </w:r>
      <w:proofErr w:type="gramEnd"/>
      <w:r>
        <w:rPr>
          <w:color w:val="000000"/>
        </w:rPr>
        <w:t xml:space="preserve">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2" w:name="_Toc51262874"/>
      <w:r>
        <w:t>Distribución de planta</w:t>
      </w:r>
      <w:bookmarkEnd w:id="42"/>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w:t>
      </w:r>
      <w:proofErr w:type="gramStart"/>
      <w:r w:rsidRPr="00CA4162">
        <w:rPr>
          <w:color w:val="000000"/>
        </w:rPr>
        <w:t>)  dice</w:t>
      </w:r>
      <w:proofErr w:type="gramEnd"/>
      <w:r w:rsidRPr="00CA4162">
        <w:rPr>
          <w:color w:val="000000"/>
        </w:rPr>
        <w:t>:</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3" w:name="_Toc51262875"/>
      <w:r>
        <w:lastRenderedPageBreak/>
        <w:t>Análisis organizacional</w:t>
      </w:r>
      <w:bookmarkEnd w:id="43"/>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4" w:name="_Toc51262876"/>
      <w:r>
        <w:t>Estructura organizacional</w:t>
      </w:r>
      <w:bookmarkEnd w:id="44"/>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5" w:name="_Toc51262877"/>
      <w:r>
        <w:t>Políticas internas de la empresa</w:t>
      </w:r>
      <w:bookmarkEnd w:id="45"/>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6" w:name="_Toc51262878"/>
      <w:r>
        <w:rPr>
          <w:highlight w:val="white"/>
        </w:rPr>
        <w:t>Marco legal</w:t>
      </w:r>
      <w:bookmarkEnd w:id="46"/>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7" w:name="_Toc51262879"/>
      <w:r w:rsidRPr="00A64E4D">
        <w:t>Estudio</w:t>
      </w:r>
      <w:r>
        <w:t xml:space="preserve"> </w:t>
      </w:r>
      <w:r w:rsidRPr="00A64E4D">
        <w:t>Económico</w:t>
      </w:r>
      <w:r>
        <w:t>-financiero</w:t>
      </w:r>
      <w:bookmarkEnd w:id="47"/>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8" w:name="_Toc51262880"/>
      <w:r>
        <w:t>Estructura de costos</w:t>
      </w:r>
      <w:bookmarkEnd w:id="48"/>
    </w:p>
    <w:p w14:paraId="0C9D9962" w14:textId="77777777" w:rsidR="00505E9F" w:rsidRDefault="00505E9F" w:rsidP="00505E9F">
      <w:pPr>
        <w:pStyle w:val="Ttulo4"/>
        <w:numPr>
          <w:ilvl w:val="3"/>
          <w:numId w:val="33"/>
        </w:numPr>
        <w:spacing w:line="360" w:lineRule="auto"/>
        <w:ind w:left="1928" w:hanging="1077"/>
      </w:pPr>
      <w:bookmarkStart w:id="49" w:name="_Toc51262881"/>
      <w:r w:rsidRPr="00112BB9">
        <w:t>Costos</w:t>
      </w:r>
      <w:r>
        <w:t xml:space="preserve"> Fijos</w:t>
      </w:r>
      <w:bookmarkEnd w:id="49"/>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0" w:name="_Toc51262882"/>
      <w:r>
        <w:t>Costos variables</w:t>
      </w:r>
      <w:bookmarkEnd w:id="50"/>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1" w:name="_Toc51262883"/>
      <w:r>
        <w:t xml:space="preserve">Gastos de </w:t>
      </w:r>
      <w:r w:rsidRPr="00112BB9">
        <w:t>administración.</w:t>
      </w:r>
      <w:bookmarkEnd w:id="51"/>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2" w:name="_Toc51262884"/>
      <w:r>
        <w:t>Gastos de ventas</w:t>
      </w:r>
      <w:bookmarkEnd w:id="52"/>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3" w:name="_Toc51262885"/>
      <w:r>
        <w:t>Gastos financieros</w:t>
      </w:r>
      <w:bookmarkEnd w:id="53"/>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4" w:name="_Toc51262886"/>
      <w:r>
        <w:t>Estructura inversión inicial</w:t>
      </w:r>
      <w:bookmarkEnd w:id="54"/>
    </w:p>
    <w:p w14:paraId="20CF6F18" w14:textId="77777777" w:rsidR="00505E9F" w:rsidRDefault="00505E9F" w:rsidP="00505E9F">
      <w:pPr>
        <w:spacing w:line="360" w:lineRule="auto"/>
      </w:pPr>
      <w:r>
        <w:t xml:space="preserve">Helmut </w:t>
      </w:r>
      <w:proofErr w:type="spellStart"/>
      <w:r>
        <w:t>Sy</w:t>
      </w:r>
      <w:proofErr w:type="spellEnd"/>
      <w:r>
        <w:t xml:space="preserve"> Corvo (</w:t>
      </w:r>
      <w:proofErr w:type="spellStart"/>
      <w:r>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5" w:name="_Toc51262887"/>
      <w:r>
        <w:t>Presupuesto de ingresos</w:t>
      </w:r>
      <w:bookmarkEnd w:id="55"/>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6" w:name="_Toc51262888"/>
      <w:r>
        <w:t>Estados financieros</w:t>
      </w:r>
      <w:bookmarkEnd w:id="56"/>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7" w:name="_Toc51262889"/>
      <w:r>
        <w:t>Estado de flujo de efectivo</w:t>
      </w:r>
      <w:bookmarkEnd w:id="57"/>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8" w:name="_Toc51262890"/>
      <w:r>
        <w:t>Estado de resultado</w:t>
      </w:r>
      <w:bookmarkEnd w:id="58"/>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59" w:name="_Toc51262891"/>
      <w:r>
        <w:t>Balance general</w:t>
      </w:r>
      <w:bookmarkEnd w:id="59"/>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0" w:name="_Toc51262892"/>
      <w:r>
        <w:t>Indicadores financieros</w:t>
      </w:r>
      <w:bookmarkEnd w:id="60"/>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1" w:name="_Toc51262893"/>
      <w:r>
        <w:t>Solvencia</w:t>
      </w:r>
      <w:bookmarkEnd w:id="61"/>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2" w:name="_Toc51262894"/>
      <w:r>
        <w:t>Liquidez</w:t>
      </w:r>
      <w:bookmarkEnd w:id="62"/>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3" w:name="_Toc51262895"/>
      <w:r>
        <w:t>Eficiencia Operativa</w:t>
      </w:r>
      <w:bookmarkEnd w:id="63"/>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4" w:name="_Toc51262896"/>
      <w:r>
        <w:t>Rentabilidad</w:t>
      </w:r>
      <w:bookmarkEnd w:id="64"/>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5" w:name="_Toc51262897"/>
      <w:r>
        <w:t>Impacto Ambiental</w:t>
      </w:r>
      <w:bookmarkEnd w:id="65"/>
      <w:r>
        <w:t xml:space="preserve"> </w:t>
      </w:r>
    </w:p>
    <w:p w14:paraId="64A94CC8" w14:textId="77777777" w:rsidR="00505E9F" w:rsidRDefault="00505E9F" w:rsidP="00505E9F">
      <w:pPr>
        <w:pStyle w:val="Ttulo3"/>
        <w:numPr>
          <w:ilvl w:val="2"/>
          <w:numId w:val="33"/>
        </w:numPr>
        <w:spacing w:line="360" w:lineRule="auto"/>
        <w:ind w:left="1287"/>
      </w:pPr>
      <w:bookmarkStart w:id="66" w:name="_Toc51262898"/>
      <w:r>
        <w:t>Matriz de Leopold</w:t>
      </w:r>
      <w:bookmarkEnd w:id="66"/>
    </w:p>
    <w:p w14:paraId="4DF38340" w14:textId="77777777" w:rsidR="00505E9F" w:rsidRDefault="00505E9F" w:rsidP="00505E9F">
      <w:pPr>
        <w:spacing w:line="360" w:lineRule="auto"/>
      </w:pPr>
      <w:r>
        <w:t xml:space="preserve">Es un procedimiento de evaluación del impacto ambiental de un proyecto de desarrollo y, por tanto, para la evaluación de sus costos y beneficios ecológicos. (Leopold, Clarke, Han Shaw, &amp; </w:t>
      </w:r>
      <w:proofErr w:type="spellStart"/>
      <w:r>
        <w:t>Balsley</w:t>
      </w:r>
      <w:proofErr w:type="spellEnd"/>
      <w:r>
        <w:t>,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7" w:name="_Toc51262899"/>
      <w:r>
        <w:t>Estrategias de mitigación de impacto</w:t>
      </w:r>
      <w:bookmarkEnd w:id="67"/>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w:t>
      </w:r>
      <w:proofErr w:type="spellStart"/>
      <w:r>
        <w:t>Zarantonello</w:t>
      </w:r>
      <w:proofErr w:type="spellEnd"/>
      <w:r>
        <w:t xml:space="preserve">, </w:t>
      </w:r>
      <w:proofErr w:type="spellStart"/>
      <w:r>
        <w:t>n.d</w:t>
      </w:r>
      <w:proofErr w:type="spellEnd"/>
      <w:r>
        <w:t>.).</w:t>
      </w:r>
    </w:p>
    <w:p w14:paraId="58EFA698" w14:textId="77777777" w:rsidR="00505E9F" w:rsidRDefault="00505E9F" w:rsidP="00505E9F">
      <w:pPr>
        <w:pStyle w:val="Ttulo1"/>
        <w:spacing w:line="360" w:lineRule="auto"/>
      </w:pPr>
      <w:bookmarkStart w:id="68" w:name="_Toc51262900"/>
      <w:r w:rsidRPr="00267754">
        <w:lastRenderedPageBreak/>
        <w:t>Metodología</w:t>
      </w:r>
      <w:bookmarkEnd w:id="68"/>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5D88299E" w14:textId="77777777" w:rsidR="00505E9F" w:rsidRPr="002144F6" w:rsidRDefault="00505E9F" w:rsidP="00505E9F">
      <w:pPr>
        <w:pStyle w:val="Ttulo2"/>
        <w:rPr>
          <w:i/>
          <w:iCs/>
        </w:rPr>
      </w:pPr>
      <w:r w:rsidRPr="002144F6">
        <w:rPr>
          <w:i/>
          <w:iCs/>
        </w:rPr>
        <w:t xml:space="preserve">Capitulo I. </w:t>
      </w:r>
      <w:r w:rsidRPr="002144F6">
        <w:t xml:space="preserve">Estudio de Mercado </w:t>
      </w:r>
    </w:p>
    <w:p w14:paraId="4BB178D3" w14:textId="77777777" w:rsidR="00505E9F" w:rsidRPr="002144F6" w:rsidRDefault="00505E9F" w:rsidP="00505E9F">
      <w:pPr>
        <w:pStyle w:val="Ttulo3"/>
      </w:pPr>
      <w:r w:rsidRPr="002144F6">
        <w:t>Segmento de mercado</w:t>
      </w:r>
    </w:p>
    <w:p w14:paraId="72751C1A" w14:textId="77777777" w:rsidR="00505E9F" w:rsidRPr="002144F6" w:rsidRDefault="00505E9F" w:rsidP="00505E9F">
      <w:pPr>
        <w:pStyle w:val="Ttulo3"/>
        <w:rPr>
          <w:rFonts w:cs="Helvetica"/>
        </w:rPr>
      </w:pPr>
      <w:r w:rsidRPr="002144F6">
        <w:t>Análisis de demanda</w:t>
      </w:r>
      <w:r w:rsidRPr="002144F6">
        <w:rPr>
          <w:rFonts w:cs="Helvetica"/>
        </w:rPr>
        <w:t xml:space="preserve"> </w:t>
      </w:r>
    </w:p>
    <w:p w14:paraId="11C40F67" w14:textId="77777777" w:rsidR="00505E9F" w:rsidRPr="002144F6" w:rsidRDefault="00505E9F" w:rsidP="00505E9F">
      <w:pPr>
        <w:pStyle w:val="Ttulo3"/>
        <w:rPr>
          <w:rFonts w:cs="Helvetica"/>
        </w:rPr>
      </w:pPr>
      <w:r w:rsidRPr="002144F6">
        <w:t>Análisis de la oferta</w:t>
      </w:r>
      <w:r w:rsidRPr="002144F6">
        <w:rPr>
          <w:rFonts w:cs="Helvetica"/>
        </w:rPr>
        <w:t xml:space="preserve"> </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proofErr w:type="spellStart"/>
      <w:r w:rsidRPr="002144F6">
        <w:t>Mix</w:t>
      </w:r>
      <w:proofErr w:type="spellEnd"/>
      <w:r w:rsidRPr="002144F6">
        <w:t xml:space="preserve">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4B16E125" w:rsidR="00505E9F" w:rsidRDefault="00505E9F" w:rsidP="00294150">
      <w:pPr>
        <w:pStyle w:val="Ttulo2"/>
        <w:spacing w:line="360" w:lineRule="auto"/>
      </w:pPr>
      <w:r w:rsidRPr="002144F6">
        <w:rPr>
          <w:i/>
          <w:iCs/>
        </w:rPr>
        <w:t xml:space="preserve">Capitulo II. </w:t>
      </w:r>
      <w:r w:rsidRPr="002144F6">
        <w:t xml:space="preserve"> Estudio Técnico </w:t>
      </w:r>
    </w:p>
    <w:p w14:paraId="47C83683" w14:textId="3B20F92A" w:rsidR="00294150" w:rsidRPr="00294150" w:rsidRDefault="00294150" w:rsidP="00294150">
      <w:pPr>
        <w:spacing w:line="360" w:lineRule="auto"/>
        <w:rPr>
          <w:u w:val="single"/>
        </w:rPr>
      </w:pPr>
      <w:r w:rsidRPr="00294150">
        <w:t>En el</w:t>
      </w:r>
      <w:r w:rsidRPr="00294150">
        <w:t xml:space="preserve"> estudio técnico </w:t>
      </w:r>
      <w:r w:rsidRPr="00294150">
        <w:t>se tratará</w:t>
      </w:r>
      <w:r w:rsidRPr="00294150">
        <w:t xml:space="preserve"> todo aquello que tiene relación con el funcionamiento y operatividad del proyecto en el que se verifica la posibilidad técnica </w:t>
      </w:r>
      <w:r w:rsidRPr="00294150">
        <w:t xml:space="preserve">de </w:t>
      </w:r>
      <w:r w:rsidRPr="00294150">
        <w:t xml:space="preserve">prestar el servicio, y se determina el tamaño, localización, los equipos, las instalaciones y la organización requerida </w:t>
      </w:r>
      <w:r w:rsidRPr="00294150">
        <w:t>p</w:t>
      </w:r>
      <w:r w:rsidRPr="00294150">
        <w:t>ara realizar la producción.</w:t>
      </w:r>
      <w:bookmarkStart w:id="69" w:name="_GoBack"/>
      <w:bookmarkEnd w:id="69"/>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294150">
      <w:pPr>
        <w:pStyle w:val="Ttulo3"/>
        <w:spacing w:line="360" w:lineRule="auto"/>
      </w:pPr>
      <w:r w:rsidRPr="002144F6">
        <w:t>Localización del proyecto</w:t>
      </w:r>
    </w:p>
    <w:p w14:paraId="2A9D0427" w14:textId="77777777" w:rsidR="00505E9F" w:rsidRPr="002144F6" w:rsidRDefault="00505E9F" w:rsidP="00294150">
      <w:pPr>
        <w:spacing w:line="360" w:lineRule="auto"/>
        <w:rPr>
          <w:rFonts w:ascii="Century Gothic" w:hAnsi="Century Gothic"/>
          <w:i/>
          <w:iCs/>
          <w:color w:val="000000"/>
        </w:rPr>
      </w:pPr>
      <w:r>
        <w:t xml:space="preserve">Se trabajará en un establecimiento en una zona céntrica de la ciudad de Estelí, el cual permite al equipo de trabajo una fácil movilidad y tener un excelente acceso hacia los medios de transporte, también es una gran ventaja con los clientes, ya que </w:t>
      </w:r>
      <w:r>
        <w:lastRenderedPageBreak/>
        <w:t>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77777777" w:rsidR="00505E9F" w:rsidRDefault="00505E9F" w:rsidP="00505E9F">
      <w:pPr>
        <w:spacing w:line="360" w:lineRule="auto"/>
      </w:pPr>
      <w:r>
        <w:rPr>
          <w:b/>
          <w:bCs/>
        </w:rPr>
        <w:t xml:space="preserve">Economía: </w:t>
      </w:r>
      <w:r>
        <w:t xml:space="preserve">el departamento de Estelí cuenta con un gran desarrollo en cuanto al desarrollo de nuevas empresas, el comercio es uno de los en crecimiento </w:t>
      </w:r>
      <w:proofErr w:type="spellStart"/>
      <w:r>
        <w:t>mas</w:t>
      </w:r>
      <w:proofErr w:type="spellEnd"/>
      <w:r>
        <w:t xml:space="preserve">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77777777" w:rsidR="00505E9F" w:rsidRDefault="00505E9F" w:rsidP="00505E9F">
      <w:pPr>
        <w:pStyle w:val="Prrafodelista"/>
        <w:numPr>
          <w:ilvl w:val="0"/>
          <w:numId w:val="36"/>
        </w:numPr>
        <w:spacing w:line="360" w:lineRule="auto"/>
      </w:pPr>
      <w:r>
        <w:t xml:space="preserve">Número de Empresas (micro, pequeña y mediana) en Estelí: 9,109 </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 xml:space="preserve">programa de financiamiento de </w:t>
      </w:r>
      <w:proofErr w:type="spellStart"/>
      <w:r w:rsidRPr="00C20054">
        <w:t>Thriive</w:t>
      </w:r>
      <w:proofErr w:type="spellEnd"/>
      <w:r w:rsidRPr="00C20054">
        <w:t xml:space="preser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lastRenderedPageBreak/>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167C7D">
      <w:pPr>
        <w:pStyle w:val="Prrafodelista"/>
        <w:numPr>
          <w:ilvl w:val="0"/>
          <w:numId w:val="36"/>
        </w:numPr>
      </w:pPr>
      <w:r>
        <w:t xml:space="preserve">Sistema Operativo: </w:t>
      </w:r>
      <w:r w:rsidR="00131631" w:rsidRPr="00131631">
        <w:t>Windows 10 Home 64</w:t>
      </w:r>
    </w:p>
    <w:p w14:paraId="49A8E0BF" w14:textId="4434AC63" w:rsidR="00210EF4" w:rsidRDefault="00210EF4" w:rsidP="00167C7D">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 xml:space="preserve">Intel 802.11ac (1x1) </w:t>
      </w:r>
      <w:proofErr w:type="spellStart"/>
      <w:r w:rsidR="00131631" w:rsidRPr="00131631">
        <w:t>Wi</w:t>
      </w:r>
      <w:proofErr w:type="spellEnd"/>
      <w:r w:rsidR="00131631" w:rsidRPr="00131631">
        <w:t>-Fi and Bluetooth 4.2 Combo (</w:t>
      </w:r>
      <w:proofErr w:type="spellStart"/>
      <w:r w:rsidR="00131631" w:rsidRPr="00131631">
        <w:t>Miracast</w:t>
      </w:r>
      <w:proofErr w:type="spellEnd"/>
      <w:r w:rsidR="00131631" w:rsidRPr="00131631">
        <w:t xml:space="preserve">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dos: </w:t>
      </w:r>
    </w:p>
    <w:p w14:paraId="277DE4E4" w14:textId="77777777" w:rsidR="009344A8" w:rsidRDefault="009344A8" w:rsidP="009344A8">
      <w:pPr>
        <w:pStyle w:val="Prrafodelista"/>
        <w:numPr>
          <w:ilvl w:val="0"/>
          <w:numId w:val="36"/>
        </w:numPr>
      </w:pPr>
      <w:r>
        <w:lastRenderedPageBreak/>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 alámbrico 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Acceso a internet: alámbrico e 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p>
    <w:p w14:paraId="1B4A811A" w14:textId="77777777" w:rsidR="00A01AC5" w:rsidRDefault="00A01AC5" w:rsidP="00A01AC5">
      <w:pPr>
        <w:pStyle w:val="Ttulo3"/>
        <w:spacing w:line="360" w:lineRule="auto"/>
        <w:ind w:left="1800"/>
      </w:pPr>
      <w:r w:rsidRPr="002144F6">
        <w:t>Análisis Organizacional</w:t>
      </w:r>
    </w:p>
    <w:p w14:paraId="14479193" w14:textId="77777777" w:rsidR="00A01AC5" w:rsidRDefault="00A01AC5" w:rsidP="00A01AC5">
      <w:pPr>
        <w:pStyle w:val="Ttulo4"/>
        <w:spacing w:line="360" w:lineRule="auto"/>
        <w:ind w:left="2520" w:hanging="1080"/>
      </w:pPr>
      <w:r w:rsidRPr="002144F6">
        <w:t>Estructura organizacional</w:t>
      </w:r>
    </w:p>
    <w:p w14:paraId="18A860B0" w14:textId="77777777" w:rsidR="00A01AC5" w:rsidRPr="00D508E7" w:rsidRDefault="00A01AC5" w:rsidP="00A01AC5">
      <w:pPr>
        <w:spacing w:line="360" w:lineRule="auto"/>
        <w:rPr>
          <w:b/>
          <w:bCs/>
        </w:rPr>
      </w:pPr>
      <w:r>
        <w:t xml:space="preserve">Debido a que J3 </w:t>
      </w:r>
      <w:proofErr w:type="spellStart"/>
      <w:r>
        <w:t>Dev’s</w:t>
      </w:r>
      <w:proofErr w:type="spellEnd"/>
      <w:r>
        <w:t xml:space="preserve"> es una empresa nueva, cuenta con 3 personas permanentes en el primer año de labores, la primera persona se encargará de la gerencia, la segunda persona se encargará de la atención al cliente y área de producción, la tercera per</w:t>
      </w:r>
      <w:r w:rsidRPr="00D508E7">
        <w:t>sona se encargará del área de mercadeo y ventas y también será el mercaderista y la cuarta persona será contrada como contador.</w:t>
      </w:r>
    </w:p>
    <w:p w14:paraId="0E9200D4" w14:textId="77777777" w:rsidR="00A01AC5" w:rsidRPr="00D508E7" w:rsidRDefault="00A01AC5" w:rsidP="00A01AC5">
      <w:pPr>
        <w:pStyle w:val="Ttulo3"/>
        <w:spacing w:line="360" w:lineRule="auto"/>
        <w:rPr>
          <w:bCs/>
        </w:rPr>
      </w:pPr>
      <w:r w:rsidRPr="00D508E7">
        <w:rPr>
          <w:bCs/>
        </w:rPr>
        <w:lastRenderedPageBreak/>
        <w:t>Organigrama</w:t>
      </w:r>
    </w:p>
    <w:p w14:paraId="12368409" w14:textId="77777777" w:rsidR="00A01AC5" w:rsidRDefault="00A01AC5" w:rsidP="00A01AC5">
      <w:pPr>
        <w:spacing w:line="360" w:lineRule="auto"/>
        <w:rPr>
          <w:b/>
          <w:bCs/>
        </w:rPr>
      </w:pPr>
      <w:r>
        <w:rPr>
          <w:b/>
          <w:bCs/>
          <w:noProof/>
        </w:rPr>
        <w:drawing>
          <wp:inline distT="0" distB="0" distL="0" distR="0" wp14:anchorId="0FCED5CB" wp14:editId="0659862C">
            <wp:extent cx="5314950" cy="2371725"/>
            <wp:effectExtent l="0" t="0" r="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073F787" w14:textId="77777777" w:rsidR="00A01AC5" w:rsidRPr="000D687D" w:rsidRDefault="00A01AC5" w:rsidP="00A01AC5">
      <w:pPr>
        <w:pStyle w:val="Ttulo4"/>
        <w:ind w:left="2520" w:hanging="1080"/>
      </w:pPr>
      <w:r w:rsidRPr="000D687D">
        <w:t>Dirección</w:t>
      </w:r>
    </w:p>
    <w:p w14:paraId="0BEBE0F8" w14:textId="77777777" w:rsidR="00A01AC5" w:rsidRDefault="00A01AC5" w:rsidP="00A01AC5">
      <w:pPr>
        <w:spacing w:line="360" w:lineRule="auto"/>
      </w:pPr>
      <w:r>
        <w:t xml:space="preserve">La junta directiva de 3J </w:t>
      </w:r>
      <w:proofErr w:type="spellStart"/>
      <w:r>
        <w:t>Dev’s</w:t>
      </w:r>
      <w:proofErr w:type="spellEnd"/>
      <w:r>
        <w:t xml:space="preserve"> </w:t>
      </w:r>
      <w:proofErr w:type="spellStart"/>
      <w:r>
        <w:t>esta</w:t>
      </w:r>
      <w:proofErr w:type="spellEnd"/>
      <w:r>
        <w:t xml:space="preserve"> conformada por 3 socios, los cuales son los responsables en igual porcentaje de participación y capitalización.</w:t>
      </w:r>
    </w:p>
    <w:p w14:paraId="73224549" w14:textId="77777777" w:rsidR="00A01AC5" w:rsidRDefault="00A01AC5" w:rsidP="00A01AC5">
      <w:pPr>
        <w:pStyle w:val="Ttulo4"/>
        <w:ind w:left="2520" w:hanging="1080"/>
      </w:pPr>
      <w:r w:rsidRPr="000D687D">
        <w:t>Gerencia</w:t>
      </w:r>
      <w:r>
        <w:t>:</w:t>
      </w:r>
    </w:p>
    <w:p w14:paraId="04C8EE65" w14:textId="77777777" w:rsidR="00A01AC5" w:rsidRDefault="00A01AC5" w:rsidP="00A01AC5">
      <w:pPr>
        <w:spacing w:line="360" w:lineRule="auto"/>
      </w:pPr>
      <w:r>
        <w:t>Gestiona los asuntos de la empresa, se coordinan los recursos internos y representa a la compañía frente a terceros y se controlan las metas y objetivos establecidos</w:t>
      </w:r>
    </w:p>
    <w:p w14:paraId="2B6E4952" w14:textId="77777777" w:rsidR="00A01AC5" w:rsidRDefault="00A01AC5" w:rsidP="00A01AC5">
      <w:pPr>
        <w:pStyle w:val="Ttulo4"/>
        <w:ind w:left="2520" w:hanging="1080"/>
      </w:pPr>
      <w:r w:rsidRPr="00C162C7">
        <w:t>Atención al cliente</w:t>
      </w:r>
      <w:r>
        <w:t>:</w:t>
      </w:r>
    </w:p>
    <w:p w14:paraId="40FFA435" w14:textId="77777777" w:rsidR="00A01AC5" w:rsidRDefault="00A01AC5" w:rsidP="00A01AC5">
      <w:pPr>
        <w:spacing w:line="360" w:lineRule="auto"/>
      </w:pPr>
      <w:r>
        <w:t>En esta área se da la comunicación directa con el cliente para dar soporte, mantenimiento o soluciones a los problemas que se le presenten, inicialmente el personal encargado en la gerencia cumple las funciones del área de atención al cliente.</w:t>
      </w:r>
    </w:p>
    <w:p w14:paraId="2A4B61CB" w14:textId="77777777" w:rsidR="00A01AC5" w:rsidRPr="00C162C7" w:rsidRDefault="00A01AC5" w:rsidP="00A01AC5">
      <w:pPr>
        <w:pStyle w:val="Ttulo4"/>
        <w:ind w:left="2520" w:hanging="1080"/>
      </w:pPr>
      <w:r w:rsidRPr="00C162C7">
        <w:t>Producción</w:t>
      </w:r>
      <w:r>
        <w:t>:</w:t>
      </w:r>
    </w:p>
    <w:p w14:paraId="28F368BD" w14:textId="77777777" w:rsidR="00A01AC5" w:rsidRDefault="00A01AC5" w:rsidP="00A01AC5">
      <w:pPr>
        <w:spacing w:line="360" w:lineRule="auto"/>
      </w:pPr>
      <w:r>
        <w:t>Es la parte operativa de la empresa, Esta área está encargada del análisis, diseño y desarrollo de los sitios Web.</w:t>
      </w:r>
    </w:p>
    <w:p w14:paraId="1D05D2C9" w14:textId="77777777" w:rsidR="00A01AC5" w:rsidRDefault="00A01AC5" w:rsidP="00A01AC5">
      <w:pPr>
        <w:pStyle w:val="Ttulo4"/>
        <w:ind w:left="2520" w:hanging="1080"/>
      </w:pPr>
      <w:r w:rsidRPr="00C162C7">
        <w:t>Mercadeo y ventas</w:t>
      </w:r>
      <w:r>
        <w:t>:</w:t>
      </w:r>
    </w:p>
    <w:p w14:paraId="03741E5F" w14:textId="77777777" w:rsidR="00A01AC5" w:rsidRDefault="00A01AC5" w:rsidP="00A01AC5">
      <w:pPr>
        <w:spacing w:line="360" w:lineRule="auto"/>
      </w:pPr>
      <w:r>
        <w:t>Se realiza todo lo relacionado con la publicidad y relación con los posibles clientes, para dar a conocer los productos/servicios que ofrece la empresa.</w:t>
      </w:r>
    </w:p>
    <w:p w14:paraId="18BDE294" w14:textId="77777777" w:rsidR="00A01AC5" w:rsidRPr="00D508E7" w:rsidRDefault="00A01AC5" w:rsidP="00A01AC5">
      <w:pPr>
        <w:pStyle w:val="Ttulo3"/>
        <w:spacing w:line="360" w:lineRule="auto"/>
        <w:rPr>
          <w:bCs/>
        </w:rPr>
      </w:pPr>
      <w:r w:rsidRPr="00D508E7">
        <w:rPr>
          <w:bCs/>
        </w:rPr>
        <w:lastRenderedPageBreak/>
        <w:t>Diagrama de cargos:</w:t>
      </w:r>
    </w:p>
    <w:p w14:paraId="47AA06DB" w14:textId="77777777" w:rsidR="00A01AC5" w:rsidRDefault="00A01AC5" w:rsidP="00A01AC5">
      <w:pPr>
        <w:spacing w:line="360" w:lineRule="auto"/>
      </w:pPr>
      <w:r>
        <w:rPr>
          <w:b/>
          <w:bCs/>
          <w:noProof/>
        </w:rPr>
        <w:drawing>
          <wp:inline distT="0" distB="0" distL="0" distR="0" wp14:anchorId="67A3EC04" wp14:editId="16A24E47">
            <wp:extent cx="5486400" cy="320040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0D5D726" w14:textId="77777777" w:rsidR="00A01AC5" w:rsidRDefault="00A01AC5" w:rsidP="00A01AC5">
      <w:pPr>
        <w:spacing w:line="360" w:lineRule="auto"/>
        <w:rPr>
          <w:b/>
          <w:bCs/>
        </w:rPr>
      </w:pPr>
    </w:p>
    <w:p w14:paraId="06ABB39C" w14:textId="77777777" w:rsidR="00A01AC5" w:rsidRPr="00C162C7" w:rsidRDefault="00A01AC5" w:rsidP="00A01AC5">
      <w:pPr>
        <w:pStyle w:val="Ttulo4"/>
        <w:ind w:left="2520" w:hanging="1080"/>
      </w:pPr>
      <w:r w:rsidRPr="00C162C7">
        <w:t>El Gerente</w:t>
      </w:r>
    </w:p>
    <w:p w14:paraId="0416233E" w14:textId="77777777" w:rsidR="00A01AC5" w:rsidRDefault="00A01AC5" w:rsidP="00A01AC5">
      <w:pPr>
        <w:spacing w:line="360" w:lineRule="auto"/>
        <w:rPr>
          <w:b/>
          <w:bCs/>
        </w:rPr>
      </w:pPr>
      <w:r w:rsidRPr="00C162C7">
        <w:rPr>
          <w:b/>
          <w:bCs/>
        </w:rPr>
        <w:t>Pe</w:t>
      </w:r>
      <w:r>
        <w:rPr>
          <w:b/>
          <w:bCs/>
        </w:rPr>
        <w:t>r</w:t>
      </w:r>
      <w:r w:rsidRPr="00C162C7">
        <w:rPr>
          <w:b/>
          <w:bCs/>
        </w:rPr>
        <w:t>fil</w:t>
      </w:r>
    </w:p>
    <w:p w14:paraId="6052C482" w14:textId="77777777" w:rsidR="00A01AC5" w:rsidRDefault="00A01AC5" w:rsidP="00A01AC5">
      <w:pPr>
        <w:spacing w:line="360" w:lineRule="auto"/>
      </w:pPr>
      <w:r>
        <w:t xml:space="preserve">Título universitario en Ingeniería de Sistemas, Administración de empresas o carreras afines. El gerente debe tener la capacidad de llevar a la empresa a lograr sus objetivos, tener experiencia, ser un buen líder y tomar decisiones preventivas y correctivas. </w:t>
      </w:r>
    </w:p>
    <w:p w14:paraId="624997E6" w14:textId="77777777" w:rsidR="00A01AC5" w:rsidRDefault="00A01AC5" w:rsidP="00A01AC5">
      <w:pPr>
        <w:spacing w:line="360" w:lineRule="auto"/>
        <w:rPr>
          <w:b/>
          <w:bCs/>
        </w:rPr>
      </w:pPr>
      <w:r w:rsidRPr="00C162C7">
        <w:rPr>
          <w:b/>
          <w:bCs/>
        </w:rPr>
        <w:t>Funciones</w:t>
      </w:r>
    </w:p>
    <w:p w14:paraId="3C55493E" w14:textId="77777777" w:rsidR="00A01AC5" w:rsidRPr="00C162C7" w:rsidRDefault="00A01AC5" w:rsidP="00A01AC5">
      <w:pPr>
        <w:pStyle w:val="Prrafodelista"/>
        <w:numPr>
          <w:ilvl w:val="0"/>
          <w:numId w:val="39"/>
        </w:numPr>
        <w:spacing w:line="360" w:lineRule="auto"/>
        <w:rPr>
          <w:b/>
          <w:bCs/>
        </w:rPr>
      </w:pPr>
      <w:r>
        <w:t xml:space="preserve">Representación legal de la empresa </w:t>
      </w:r>
    </w:p>
    <w:p w14:paraId="2EE79E93" w14:textId="77777777" w:rsidR="00A01AC5" w:rsidRPr="00C162C7" w:rsidRDefault="00A01AC5" w:rsidP="00A01AC5">
      <w:pPr>
        <w:pStyle w:val="Prrafodelista"/>
        <w:numPr>
          <w:ilvl w:val="0"/>
          <w:numId w:val="39"/>
        </w:numPr>
        <w:spacing w:line="360" w:lineRule="auto"/>
        <w:rPr>
          <w:b/>
          <w:bCs/>
        </w:rPr>
      </w:pPr>
      <w:r>
        <w:t xml:space="preserve">Administrar las actividades generales de la empresa </w:t>
      </w:r>
    </w:p>
    <w:p w14:paraId="06BB3915" w14:textId="77777777" w:rsidR="00A01AC5" w:rsidRPr="00C162C7" w:rsidRDefault="00A01AC5" w:rsidP="00A01AC5">
      <w:pPr>
        <w:pStyle w:val="Prrafodelista"/>
        <w:numPr>
          <w:ilvl w:val="0"/>
          <w:numId w:val="39"/>
        </w:numPr>
        <w:spacing w:line="360" w:lineRule="auto"/>
        <w:rPr>
          <w:b/>
          <w:bCs/>
        </w:rPr>
      </w:pPr>
      <w:r>
        <w:t xml:space="preserve">Realizar el proceso de selección e inducción del personal </w:t>
      </w:r>
    </w:p>
    <w:p w14:paraId="57899FA3" w14:textId="77777777" w:rsidR="00A01AC5" w:rsidRPr="00C162C7" w:rsidRDefault="00A01AC5" w:rsidP="00A01AC5">
      <w:pPr>
        <w:pStyle w:val="Prrafodelista"/>
        <w:numPr>
          <w:ilvl w:val="0"/>
          <w:numId w:val="39"/>
        </w:numPr>
        <w:spacing w:line="360" w:lineRule="auto"/>
        <w:rPr>
          <w:b/>
          <w:bCs/>
        </w:rPr>
      </w:pPr>
      <w:r>
        <w:t>Velar por que se cumpla las responsabilidades de cada uno de los empleados</w:t>
      </w:r>
    </w:p>
    <w:p w14:paraId="55BE1538" w14:textId="77777777" w:rsidR="00A01AC5" w:rsidRPr="00C162C7" w:rsidRDefault="00A01AC5" w:rsidP="00A01AC5">
      <w:pPr>
        <w:pStyle w:val="Prrafodelista"/>
        <w:numPr>
          <w:ilvl w:val="0"/>
          <w:numId w:val="39"/>
        </w:numPr>
        <w:spacing w:line="360" w:lineRule="auto"/>
        <w:rPr>
          <w:b/>
          <w:bCs/>
        </w:rPr>
      </w:pPr>
      <w:r>
        <w:t>Presentar informes de gestión a la junta general de socios</w:t>
      </w:r>
    </w:p>
    <w:p w14:paraId="7840D97C" w14:textId="77777777" w:rsidR="00A01AC5" w:rsidRPr="00C162C7" w:rsidRDefault="00A01AC5" w:rsidP="00A01AC5">
      <w:pPr>
        <w:pStyle w:val="Prrafodelista"/>
        <w:numPr>
          <w:ilvl w:val="0"/>
          <w:numId w:val="39"/>
        </w:numPr>
        <w:spacing w:line="360" w:lineRule="auto"/>
        <w:rPr>
          <w:b/>
          <w:bCs/>
        </w:rPr>
      </w:pPr>
      <w:r>
        <w:t>Diseñar y controlar las estrategias administrativas y financieras de la empresa</w:t>
      </w:r>
    </w:p>
    <w:p w14:paraId="6AE46993" w14:textId="77777777" w:rsidR="00A01AC5" w:rsidRDefault="00A01AC5" w:rsidP="00A01AC5">
      <w:pPr>
        <w:spacing w:line="360" w:lineRule="auto"/>
      </w:pPr>
      <w:r>
        <w:lastRenderedPageBreak/>
        <w:t>El gerente es uno de los socios de la empresa.</w:t>
      </w:r>
    </w:p>
    <w:p w14:paraId="57B30C3C" w14:textId="77777777" w:rsidR="00A01AC5" w:rsidRDefault="00A01AC5" w:rsidP="00A01AC5">
      <w:pPr>
        <w:spacing w:line="360" w:lineRule="auto"/>
      </w:pPr>
    </w:p>
    <w:p w14:paraId="0AE93FED" w14:textId="77777777" w:rsidR="00A01AC5" w:rsidRDefault="00A01AC5" w:rsidP="00A01AC5">
      <w:pPr>
        <w:pStyle w:val="Ttulo4"/>
        <w:ind w:left="2520" w:hanging="1080"/>
      </w:pPr>
      <w:r w:rsidRPr="00194FBF">
        <w:t>Analista</w:t>
      </w:r>
    </w:p>
    <w:p w14:paraId="314630AE" w14:textId="77777777" w:rsidR="00A01AC5" w:rsidRDefault="00A01AC5" w:rsidP="00A01AC5">
      <w:pPr>
        <w:spacing w:line="360" w:lineRule="auto"/>
        <w:rPr>
          <w:b/>
          <w:bCs/>
        </w:rPr>
      </w:pPr>
      <w:r>
        <w:rPr>
          <w:b/>
          <w:bCs/>
        </w:rPr>
        <w:t>Perfil</w:t>
      </w:r>
    </w:p>
    <w:p w14:paraId="6CC644EC" w14:textId="77777777" w:rsidR="00A01AC5" w:rsidRDefault="00A01AC5" w:rsidP="00A01AC5">
      <w:pPr>
        <w:spacing w:line="360" w:lineRule="auto"/>
      </w:pPr>
      <w:r>
        <w:t>Título universitario en Ingeniería de Sistemas. Debe ser una persona con capacidades de comunicación y que pueda expresar sus ideas, pero también escuchar y entender al cliente, debe tener un gran nivel de abstracción.</w:t>
      </w:r>
    </w:p>
    <w:p w14:paraId="0D4EF70A" w14:textId="77777777" w:rsidR="00A01AC5" w:rsidRPr="00194FBF" w:rsidRDefault="00A01AC5" w:rsidP="00A01AC5">
      <w:pPr>
        <w:spacing w:line="360" w:lineRule="auto"/>
        <w:rPr>
          <w:b/>
          <w:bCs/>
        </w:rPr>
      </w:pPr>
      <w:r w:rsidRPr="00194FBF">
        <w:rPr>
          <w:b/>
          <w:bCs/>
        </w:rPr>
        <w:t>Funciones</w:t>
      </w:r>
    </w:p>
    <w:p w14:paraId="2968044A" w14:textId="77777777" w:rsidR="00A01AC5" w:rsidRDefault="00A01AC5" w:rsidP="00A01AC5">
      <w:pPr>
        <w:pStyle w:val="Prrafodelista"/>
        <w:numPr>
          <w:ilvl w:val="0"/>
          <w:numId w:val="39"/>
        </w:numPr>
        <w:spacing w:line="360" w:lineRule="auto"/>
      </w:pPr>
      <w:r>
        <w:t xml:space="preserve"> Preparar los documentos con preguntas a realizar a los clientes durante las entrevistas</w:t>
      </w:r>
    </w:p>
    <w:p w14:paraId="16795391" w14:textId="77777777" w:rsidR="00A01AC5" w:rsidRDefault="00A01AC5" w:rsidP="00A01AC5">
      <w:pPr>
        <w:pStyle w:val="Prrafodelista"/>
        <w:numPr>
          <w:ilvl w:val="0"/>
          <w:numId w:val="39"/>
        </w:numPr>
        <w:spacing w:line="360" w:lineRule="auto"/>
      </w:pPr>
      <w:r>
        <w:t>Determinar las fechas de reunión con los clientes</w:t>
      </w:r>
    </w:p>
    <w:p w14:paraId="47879C7F" w14:textId="77777777" w:rsidR="00A01AC5" w:rsidRDefault="00A01AC5" w:rsidP="00A01AC5">
      <w:pPr>
        <w:pStyle w:val="Prrafodelista"/>
        <w:numPr>
          <w:ilvl w:val="0"/>
          <w:numId w:val="39"/>
        </w:numPr>
        <w:spacing w:line="360" w:lineRule="auto"/>
      </w:pPr>
      <w:r>
        <w:t xml:space="preserve">Generar documentos de especificación de requisitos de usuario, que sean aceptados por el cliente </w:t>
      </w:r>
    </w:p>
    <w:p w14:paraId="388B7E2B" w14:textId="77777777" w:rsidR="00A01AC5" w:rsidRDefault="00A01AC5" w:rsidP="00A01AC5">
      <w:pPr>
        <w:pStyle w:val="Prrafodelista"/>
        <w:numPr>
          <w:ilvl w:val="0"/>
          <w:numId w:val="39"/>
        </w:numPr>
        <w:spacing w:line="360" w:lineRule="auto"/>
      </w:pPr>
      <w:r>
        <w:t>Construir documentos de requisitos de los sitios Web</w:t>
      </w:r>
    </w:p>
    <w:p w14:paraId="5A73FCC7" w14:textId="77777777" w:rsidR="00A01AC5" w:rsidRDefault="00A01AC5" w:rsidP="00A01AC5">
      <w:pPr>
        <w:spacing w:line="360" w:lineRule="auto"/>
      </w:pPr>
      <w:r>
        <w:t>El Analista es uno de los socios de la empresa.</w:t>
      </w:r>
    </w:p>
    <w:p w14:paraId="2EB5513C" w14:textId="77777777" w:rsidR="00A01AC5" w:rsidRDefault="00A01AC5" w:rsidP="00A01AC5">
      <w:pPr>
        <w:spacing w:line="360" w:lineRule="auto"/>
      </w:pPr>
    </w:p>
    <w:p w14:paraId="7CFA36B2" w14:textId="77777777" w:rsidR="00A01AC5" w:rsidRDefault="00A01AC5" w:rsidP="00A01AC5">
      <w:pPr>
        <w:pStyle w:val="Ttulo4"/>
        <w:ind w:left="2520" w:hanging="1080"/>
      </w:pPr>
      <w:r w:rsidRPr="00194FBF">
        <w:t>Diseñador</w:t>
      </w:r>
    </w:p>
    <w:p w14:paraId="26114AF1" w14:textId="77777777" w:rsidR="00A01AC5" w:rsidRDefault="00A01AC5" w:rsidP="00A01AC5">
      <w:pPr>
        <w:spacing w:line="360" w:lineRule="auto"/>
        <w:rPr>
          <w:b/>
          <w:bCs/>
        </w:rPr>
      </w:pPr>
      <w:r w:rsidRPr="00194FBF">
        <w:rPr>
          <w:b/>
          <w:bCs/>
        </w:rPr>
        <w:t>Perfil</w:t>
      </w:r>
    </w:p>
    <w:p w14:paraId="0074D832" w14:textId="77777777" w:rsidR="00A01AC5" w:rsidRDefault="00A01AC5" w:rsidP="00A01AC5">
      <w:pPr>
        <w:spacing w:line="360" w:lineRule="auto"/>
      </w:pPr>
      <w:r>
        <w:t>Título universitario en Ingeniería de Sistemas. Debe poder sintetizar soluciones construibles con un gran conjunto de restricciones, tener habilidades de programación adecuadas y conocimiento en diseño gráfico.</w:t>
      </w:r>
    </w:p>
    <w:p w14:paraId="1D96A512" w14:textId="77777777" w:rsidR="00A01AC5" w:rsidRDefault="00A01AC5" w:rsidP="00A01AC5">
      <w:pPr>
        <w:spacing w:line="360" w:lineRule="auto"/>
      </w:pPr>
    </w:p>
    <w:p w14:paraId="37477224" w14:textId="77777777" w:rsidR="00A01AC5" w:rsidRPr="00194FBF" w:rsidRDefault="00A01AC5" w:rsidP="00A01AC5">
      <w:pPr>
        <w:spacing w:line="360" w:lineRule="auto"/>
        <w:rPr>
          <w:b/>
          <w:bCs/>
        </w:rPr>
      </w:pPr>
      <w:r w:rsidRPr="00194FBF">
        <w:rPr>
          <w:b/>
          <w:bCs/>
        </w:rPr>
        <w:t xml:space="preserve">Funciones </w:t>
      </w:r>
    </w:p>
    <w:p w14:paraId="4AF2A2CF" w14:textId="77777777" w:rsidR="00A01AC5" w:rsidRDefault="00A01AC5" w:rsidP="00A01AC5">
      <w:pPr>
        <w:pStyle w:val="Prrafodelista"/>
        <w:numPr>
          <w:ilvl w:val="0"/>
          <w:numId w:val="40"/>
        </w:numPr>
        <w:spacing w:line="360" w:lineRule="auto"/>
      </w:pPr>
      <w:r>
        <w:t xml:space="preserve">Generar prototipos rápidos de los sitios Web y obtener la aprobación de los clientes </w:t>
      </w:r>
    </w:p>
    <w:p w14:paraId="595CCB8B" w14:textId="77777777" w:rsidR="00A01AC5" w:rsidRDefault="00A01AC5" w:rsidP="00A01AC5">
      <w:pPr>
        <w:pStyle w:val="Prrafodelista"/>
        <w:numPr>
          <w:ilvl w:val="0"/>
          <w:numId w:val="40"/>
        </w:numPr>
        <w:spacing w:line="360" w:lineRule="auto"/>
      </w:pPr>
      <w:r>
        <w:t xml:space="preserve">Ser el intermediario entre el cliente y el programador </w:t>
      </w:r>
    </w:p>
    <w:p w14:paraId="57F9865C" w14:textId="77777777" w:rsidR="00A01AC5" w:rsidRDefault="00A01AC5" w:rsidP="00A01AC5">
      <w:pPr>
        <w:pStyle w:val="Prrafodelista"/>
        <w:numPr>
          <w:ilvl w:val="0"/>
          <w:numId w:val="40"/>
        </w:numPr>
        <w:spacing w:line="360" w:lineRule="auto"/>
      </w:pPr>
      <w:r>
        <w:t xml:space="preserve">Realizar el diseño gráfico de los sitios Web </w:t>
      </w:r>
    </w:p>
    <w:p w14:paraId="1AA462B9" w14:textId="77777777" w:rsidR="00A01AC5" w:rsidRPr="00194FBF" w:rsidRDefault="00A01AC5" w:rsidP="00A01AC5">
      <w:pPr>
        <w:pStyle w:val="Prrafodelista"/>
        <w:numPr>
          <w:ilvl w:val="0"/>
          <w:numId w:val="40"/>
        </w:numPr>
        <w:spacing w:line="360" w:lineRule="auto"/>
        <w:rPr>
          <w:b/>
          <w:bCs/>
        </w:rPr>
      </w:pPr>
      <w:r>
        <w:lastRenderedPageBreak/>
        <w:t>Velar por que el producto final se ajuste al diseño realizado</w:t>
      </w:r>
    </w:p>
    <w:p w14:paraId="2F6C0AE1" w14:textId="77777777" w:rsidR="00A01AC5" w:rsidRDefault="00A01AC5" w:rsidP="00A01AC5">
      <w:pPr>
        <w:spacing w:line="360" w:lineRule="auto"/>
        <w:rPr>
          <w:b/>
          <w:bCs/>
        </w:rPr>
      </w:pPr>
    </w:p>
    <w:p w14:paraId="5EEA3201" w14:textId="77777777" w:rsidR="00A01AC5" w:rsidRDefault="00A01AC5" w:rsidP="00A01AC5">
      <w:pPr>
        <w:pStyle w:val="Ttulo4"/>
        <w:ind w:left="2520" w:hanging="1080"/>
      </w:pPr>
      <w:r>
        <w:t>Programador</w:t>
      </w:r>
    </w:p>
    <w:p w14:paraId="598D2927" w14:textId="77777777" w:rsidR="00A01AC5" w:rsidRDefault="00A01AC5" w:rsidP="00A01AC5">
      <w:pPr>
        <w:spacing w:line="360" w:lineRule="auto"/>
        <w:rPr>
          <w:b/>
          <w:bCs/>
        </w:rPr>
      </w:pPr>
      <w:r>
        <w:rPr>
          <w:b/>
          <w:bCs/>
        </w:rPr>
        <w:t>Perfil</w:t>
      </w:r>
    </w:p>
    <w:p w14:paraId="1770A060" w14:textId="77777777" w:rsidR="00A01AC5" w:rsidRDefault="00A01AC5" w:rsidP="00A01AC5">
      <w:pPr>
        <w:spacing w:line="360" w:lineRule="auto"/>
      </w:pPr>
      <w:r>
        <w:t>Profesional con conocimientos en el desarrollo de aplicaciones Web, metodología de programación, conocimientos en PHP, HTML, JavaScript, MySQL, y que posea la capacidad de migrar de una tecnología a otra, sin complicaciones.</w:t>
      </w:r>
    </w:p>
    <w:p w14:paraId="56C5493B" w14:textId="77777777" w:rsidR="00A01AC5" w:rsidRDefault="00A01AC5" w:rsidP="00A01AC5">
      <w:pPr>
        <w:spacing w:line="360" w:lineRule="auto"/>
        <w:rPr>
          <w:b/>
          <w:bCs/>
        </w:rPr>
      </w:pPr>
      <w:r w:rsidRPr="00D9625C">
        <w:rPr>
          <w:b/>
          <w:bCs/>
        </w:rPr>
        <w:t>Funciones</w:t>
      </w:r>
    </w:p>
    <w:p w14:paraId="69974BC6" w14:textId="77777777" w:rsidR="00A01AC5" w:rsidRDefault="00A01AC5" w:rsidP="00A01AC5">
      <w:pPr>
        <w:pStyle w:val="Prrafodelista"/>
        <w:numPr>
          <w:ilvl w:val="0"/>
          <w:numId w:val="41"/>
        </w:numPr>
        <w:spacing w:line="360" w:lineRule="auto"/>
      </w:pPr>
      <w:r>
        <w:t xml:space="preserve">Desarrollar los sitios Web y asegurar su funcionamiento en el servidor </w:t>
      </w:r>
    </w:p>
    <w:p w14:paraId="6C42E7FC" w14:textId="77777777" w:rsidR="00A01AC5" w:rsidRDefault="00A01AC5" w:rsidP="00A01AC5">
      <w:pPr>
        <w:pStyle w:val="Prrafodelista"/>
        <w:numPr>
          <w:ilvl w:val="0"/>
          <w:numId w:val="41"/>
        </w:numPr>
        <w:spacing w:line="360" w:lineRule="auto"/>
      </w:pPr>
      <w:r>
        <w:t>Realizar los desarrollos con estándares W3C</w:t>
      </w:r>
    </w:p>
    <w:p w14:paraId="5DCA8E74" w14:textId="77777777" w:rsidR="00A01AC5" w:rsidRDefault="00A01AC5" w:rsidP="00A01AC5">
      <w:pPr>
        <w:pStyle w:val="Prrafodelista"/>
        <w:numPr>
          <w:ilvl w:val="0"/>
          <w:numId w:val="41"/>
        </w:numPr>
        <w:spacing w:line="360" w:lineRule="auto"/>
      </w:pPr>
      <w:r>
        <w:t>Probar los sitios desarrollados</w:t>
      </w:r>
    </w:p>
    <w:p w14:paraId="3EC7E529" w14:textId="77777777" w:rsidR="00A01AC5" w:rsidRDefault="00A01AC5" w:rsidP="00A01AC5">
      <w:pPr>
        <w:pStyle w:val="Prrafodelista"/>
        <w:numPr>
          <w:ilvl w:val="0"/>
          <w:numId w:val="41"/>
        </w:numPr>
        <w:spacing w:line="360" w:lineRule="auto"/>
      </w:pPr>
      <w:r>
        <w:t xml:space="preserve">Corregir los posibles fallos encontrados en el producto </w:t>
      </w:r>
    </w:p>
    <w:p w14:paraId="15AF3AC0" w14:textId="77777777" w:rsidR="00A01AC5" w:rsidRDefault="00A01AC5" w:rsidP="00A01AC5">
      <w:pPr>
        <w:pStyle w:val="Prrafodelista"/>
        <w:numPr>
          <w:ilvl w:val="0"/>
          <w:numId w:val="41"/>
        </w:numPr>
        <w:spacing w:line="360" w:lineRule="auto"/>
      </w:pPr>
      <w:r>
        <w:t>Escribir la documentación técnica</w:t>
      </w:r>
    </w:p>
    <w:p w14:paraId="7E6D9DF4" w14:textId="77777777" w:rsidR="00A01AC5" w:rsidRDefault="00A01AC5" w:rsidP="00A01AC5">
      <w:pPr>
        <w:spacing w:line="360" w:lineRule="auto"/>
      </w:pPr>
      <w:r>
        <w:t>Inicialmente los dos programadores serán el mismo gerente, analista y diseñador.</w:t>
      </w:r>
    </w:p>
    <w:p w14:paraId="4E51A169" w14:textId="77777777" w:rsidR="00A01AC5" w:rsidRDefault="00A01AC5" w:rsidP="00A01AC5">
      <w:pPr>
        <w:spacing w:line="360" w:lineRule="auto"/>
      </w:pPr>
    </w:p>
    <w:p w14:paraId="2CAA1815" w14:textId="77777777" w:rsidR="00A01AC5" w:rsidRPr="00D9625C" w:rsidRDefault="00A01AC5" w:rsidP="00A01AC5">
      <w:pPr>
        <w:pStyle w:val="Ttulo4"/>
        <w:ind w:left="2520" w:hanging="1080"/>
      </w:pPr>
      <w:r w:rsidRPr="00D9625C">
        <w:t>Mercaderista</w:t>
      </w:r>
    </w:p>
    <w:p w14:paraId="146A966D" w14:textId="77777777" w:rsidR="00A01AC5" w:rsidRDefault="00A01AC5" w:rsidP="00A01AC5">
      <w:pPr>
        <w:spacing w:line="360" w:lineRule="auto"/>
        <w:rPr>
          <w:b/>
          <w:bCs/>
        </w:rPr>
      </w:pPr>
      <w:r w:rsidRPr="00D9625C">
        <w:rPr>
          <w:b/>
          <w:bCs/>
        </w:rPr>
        <w:t>Perfil</w:t>
      </w:r>
    </w:p>
    <w:p w14:paraId="5819A14C" w14:textId="77777777" w:rsidR="00A01AC5" w:rsidRDefault="00A01AC5" w:rsidP="00A01AC5">
      <w:pPr>
        <w:spacing w:line="360" w:lineRule="auto"/>
      </w:pPr>
      <w:r>
        <w:t>Título en Ingeniería Sistemas o carreras afines. Debe asegurar la operación de las estrategias y tácticas del área comercial, utilizando medios que garanticen la obtención de nuevos clientes para la empresa y conocer completamente los servicios que la empresa ofrece.</w:t>
      </w:r>
    </w:p>
    <w:p w14:paraId="6A4DC84F" w14:textId="77777777" w:rsidR="00A01AC5" w:rsidRDefault="00A01AC5" w:rsidP="00A01AC5">
      <w:pPr>
        <w:spacing w:line="360" w:lineRule="auto"/>
        <w:rPr>
          <w:b/>
          <w:bCs/>
        </w:rPr>
      </w:pPr>
      <w:r w:rsidRPr="00D9625C">
        <w:rPr>
          <w:b/>
          <w:bCs/>
        </w:rPr>
        <w:t>Funciones</w:t>
      </w:r>
    </w:p>
    <w:p w14:paraId="450A6786" w14:textId="77777777" w:rsidR="00A01AC5" w:rsidRDefault="00A01AC5" w:rsidP="00A01AC5">
      <w:pPr>
        <w:pStyle w:val="Prrafodelista"/>
        <w:numPr>
          <w:ilvl w:val="0"/>
          <w:numId w:val="42"/>
        </w:numPr>
        <w:spacing w:line="360" w:lineRule="auto"/>
      </w:pPr>
      <w:r>
        <w:t>Conseguir, analizar y estar atento ante los cambios y comportamientos de la competencia</w:t>
      </w:r>
    </w:p>
    <w:p w14:paraId="3B325DF1" w14:textId="77777777" w:rsidR="00A01AC5" w:rsidRDefault="00A01AC5" w:rsidP="00A01AC5">
      <w:pPr>
        <w:pStyle w:val="Prrafodelista"/>
        <w:numPr>
          <w:ilvl w:val="0"/>
          <w:numId w:val="42"/>
        </w:numPr>
        <w:spacing w:line="360" w:lineRule="auto"/>
      </w:pPr>
      <w:r>
        <w:t>Obtener nuevos clientes por medio del mercadeo</w:t>
      </w:r>
    </w:p>
    <w:p w14:paraId="164AAD5C" w14:textId="77777777" w:rsidR="00A01AC5" w:rsidRPr="00D9625C" w:rsidRDefault="00A01AC5" w:rsidP="00A01AC5">
      <w:pPr>
        <w:pStyle w:val="Prrafodelista"/>
        <w:numPr>
          <w:ilvl w:val="0"/>
          <w:numId w:val="42"/>
        </w:numPr>
        <w:spacing w:line="360" w:lineRule="auto"/>
        <w:rPr>
          <w:b/>
          <w:bCs/>
        </w:rPr>
      </w:pPr>
      <w:r>
        <w:t>Realizar la publicidad de la empresa para darse a conocer en el mercado</w:t>
      </w:r>
    </w:p>
    <w:p w14:paraId="49E96ED9" w14:textId="77777777" w:rsidR="00A01AC5" w:rsidRDefault="00A01AC5" w:rsidP="00A01AC5">
      <w:pPr>
        <w:spacing w:line="360" w:lineRule="auto"/>
      </w:pPr>
      <w:r w:rsidRPr="00D9625C">
        <w:t>El mercaderista es uno de los socios de la empresa.</w:t>
      </w:r>
    </w:p>
    <w:p w14:paraId="1B4E5F2A" w14:textId="77777777" w:rsidR="00A01AC5" w:rsidRDefault="00A01AC5" w:rsidP="00A01AC5">
      <w:pPr>
        <w:spacing w:line="360" w:lineRule="auto"/>
      </w:pPr>
    </w:p>
    <w:p w14:paraId="28A58A0D" w14:textId="77777777" w:rsidR="00A01AC5" w:rsidRPr="00D9625C" w:rsidRDefault="00A01AC5" w:rsidP="00A01AC5">
      <w:pPr>
        <w:pStyle w:val="Ttulo4"/>
        <w:ind w:left="2520" w:hanging="1080"/>
      </w:pPr>
      <w:r w:rsidRPr="00D9625C">
        <w:t>Contador Externo</w:t>
      </w:r>
    </w:p>
    <w:p w14:paraId="71ADEC9C" w14:textId="77777777" w:rsidR="00A01AC5" w:rsidRDefault="00A01AC5" w:rsidP="00A01AC5">
      <w:pPr>
        <w:spacing w:line="360" w:lineRule="auto"/>
        <w:rPr>
          <w:b/>
          <w:bCs/>
        </w:rPr>
      </w:pPr>
      <w:r w:rsidRPr="00D9625C">
        <w:rPr>
          <w:b/>
          <w:bCs/>
        </w:rPr>
        <w:t>Perfil</w:t>
      </w:r>
    </w:p>
    <w:p w14:paraId="1ACE6AC8" w14:textId="08FEB4D2" w:rsidR="00A01AC5" w:rsidRDefault="00A01AC5" w:rsidP="00A01AC5">
      <w:pPr>
        <w:spacing w:line="360" w:lineRule="auto"/>
      </w:pPr>
      <w:r>
        <w:t>Profesional con experiencia en el área financiera, tributaria y contable, con conocimiento en procesos administrativos de contabilidad, tesorería y presupuesto.</w:t>
      </w:r>
    </w:p>
    <w:p w14:paraId="7BE33F23" w14:textId="77777777" w:rsidR="00A01AC5" w:rsidRDefault="00A01AC5" w:rsidP="00A01AC5">
      <w:pPr>
        <w:spacing w:line="360" w:lineRule="auto"/>
        <w:rPr>
          <w:b/>
          <w:bCs/>
        </w:rPr>
      </w:pPr>
      <w:r w:rsidRPr="00D9625C">
        <w:rPr>
          <w:b/>
          <w:bCs/>
        </w:rPr>
        <w:t>Funciones</w:t>
      </w:r>
    </w:p>
    <w:p w14:paraId="57FA22AA" w14:textId="77777777" w:rsidR="00A01AC5" w:rsidRDefault="00A01AC5" w:rsidP="00A01AC5">
      <w:pPr>
        <w:pStyle w:val="Prrafodelista"/>
        <w:numPr>
          <w:ilvl w:val="0"/>
          <w:numId w:val="43"/>
        </w:numPr>
        <w:spacing w:line="360" w:lineRule="auto"/>
      </w:pPr>
      <w:r>
        <w:t>Analizar los movimientos contables y fiscales de la empresa</w:t>
      </w:r>
    </w:p>
    <w:p w14:paraId="3210C4D3" w14:textId="77777777" w:rsidR="00A01AC5" w:rsidRDefault="00A01AC5" w:rsidP="00A01AC5">
      <w:pPr>
        <w:pStyle w:val="Prrafodelista"/>
        <w:numPr>
          <w:ilvl w:val="0"/>
          <w:numId w:val="43"/>
        </w:numPr>
        <w:spacing w:line="360" w:lineRule="auto"/>
      </w:pPr>
      <w:r>
        <w:t>Realizar informes de estados financieros mensuales</w:t>
      </w:r>
    </w:p>
    <w:p w14:paraId="485BB02A" w14:textId="77777777" w:rsidR="00A01AC5" w:rsidRDefault="00A01AC5" w:rsidP="00A01AC5">
      <w:pPr>
        <w:pStyle w:val="Prrafodelista"/>
        <w:numPr>
          <w:ilvl w:val="0"/>
          <w:numId w:val="43"/>
        </w:numPr>
        <w:spacing w:line="360" w:lineRule="auto"/>
      </w:pPr>
      <w:r>
        <w:t xml:space="preserve">Cálculo de impuestos </w:t>
      </w:r>
    </w:p>
    <w:p w14:paraId="0082091D" w14:textId="77777777" w:rsidR="00A01AC5" w:rsidRPr="00D9625C" w:rsidRDefault="00A01AC5" w:rsidP="00A01AC5">
      <w:pPr>
        <w:pStyle w:val="Prrafodelista"/>
        <w:numPr>
          <w:ilvl w:val="0"/>
          <w:numId w:val="43"/>
        </w:numPr>
        <w:spacing w:line="360" w:lineRule="auto"/>
      </w:pPr>
      <w:r>
        <w:t>Trámites documentarios y tributarios de la empresa</w:t>
      </w:r>
    </w:p>
    <w:p w14:paraId="17A44673" w14:textId="77777777" w:rsidR="00A01AC5" w:rsidRPr="00D9625C" w:rsidRDefault="00A01AC5" w:rsidP="00A01AC5">
      <w:pPr>
        <w:spacing w:line="360" w:lineRule="auto"/>
      </w:pPr>
    </w:p>
    <w:p w14:paraId="142F6400" w14:textId="77777777" w:rsidR="00A01AC5" w:rsidRDefault="00A01AC5" w:rsidP="00A01AC5">
      <w:pPr>
        <w:pStyle w:val="Ttulo4"/>
        <w:spacing w:line="360" w:lineRule="auto"/>
        <w:ind w:left="2520" w:hanging="1080"/>
      </w:pPr>
      <w:r w:rsidRPr="002144F6">
        <w:t>Políticas internas de la empresa</w:t>
      </w:r>
    </w:p>
    <w:p w14:paraId="791C1825" w14:textId="77777777" w:rsidR="00A01AC5" w:rsidRDefault="00A01AC5" w:rsidP="00A01AC5">
      <w:r>
        <w:t xml:space="preserve">3J </w:t>
      </w:r>
      <w:proofErr w:type="spellStart"/>
      <w:r>
        <w:t>Dev’s</w:t>
      </w:r>
      <w:proofErr w:type="spellEnd"/>
      <w:r>
        <w:t xml:space="preserve"> ofrece sus productos software y es consciente de la importancia de prestar un servicio tanto en el desarrollo como en la instalación y </w:t>
      </w:r>
      <w:proofErr w:type="spellStart"/>
      <w:r>
        <w:t>post-instalación</w:t>
      </w:r>
      <w:proofErr w:type="spellEnd"/>
      <w:r>
        <w:t xml:space="preserve"> del mismo.</w:t>
      </w:r>
    </w:p>
    <w:p w14:paraId="45D73838" w14:textId="77777777" w:rsidR="00A01AC5" w:rsidRDefault="00A01AC5" w:rsidP="00A01AC5">
      <w:r>
        <w:t xml:space="preserve">Por ello, la Dirección de 3J </w:t>
      </w:r>
      <w:proofErr w:type="spellStart"/>
      <w:r>
        <w:t>Dev’s</w:t>
      </w:r>
      <w:proofErr w:type="spellEnd"/>
      <w:r>
        <w:t xml:space="preserve"> apuesta por el desarrollo e implantación de un sistema de gestión de la calidad adecuado a la naturaleza de sus actividades y establece los siguientes principios de actuación:</w:t>
      </w:r>
    </w:p>
    <w:p w14:paraId="6C948672" w14:textId="77777777" w:rsidR="00A01AC5" w:rsidRDefault="00A01AC5" w:rsidP="00A01AC5">
      <w:r>
        <w:t>Ofrecer un software adaptado a las necesidades de los clientes.</w:t>
      </w:r>
    </w:p>
    <w:p w14:paraId="18F6B5E8" w14:textId="77777777" w:rsidR="00A01AC5" w:rsidRDefault="00A01AC5" w:rsidP="00A01AC5">
      <w:r>
        <w:t>Mantener una filosofía de creatividad e innovación y trabajar en la mejora continua, para adaptarse a un sector en constante evolución tecnológica.</w:t>
      </w:r>
    </w:p>
    <w:p w14:paraId="4BAD4DBD" w14:textId="77777777" w:rsidR="00A01AC5" w:rsidRDefault="00A01AC5" w:rsidP="00A01AC5">
      <w:r>
        <w:t>Trabajar con un sistema de gestión de calidad que establece nuestra forma de actuar en cuanto a la calidad de nuestro servicio, fijando objetivos y metas que ayuden a mejorar, y dotando de los medios humanos y económicos a nuestro alcance para conseguirlos.</w:t>
      </w:r>
    </w:p>
    <w:p w14:paraId="528C17F0" w14:textId="77777777" w:rsidR="00A01AC5" w:rsidRDefault="00A01AC5" w:rsidP="00A01AC5">
      <w:r>
        <w:t>Revisar periódicamente este sistema de gestión con el fin de garantizar su eficacia y mejora continua.</w:t>
      </w:r>
    </w:p>
    <w:p w14:paraId="637F2894" w14:textId="77777777" w:rsidR="00A01AC5" w:rsidRDefault="00A01AC5" w:rsidP="00A01AC5">
      <w:r>
        <w:t>Cumplir con todos los requisitos legales que nos sean de aplicación, cualquier otro requisito aplicable y aquellos que suscribamos voluntariamente.</w:t>
      </w:r>
    </w:p>
    <w:p w14:paraId="2044A02B" w14:textId="77777777" w:rsidR="00A01AC5" w:rsidRDefault="00A01AC5" w:rsidP="00A01AC5">
      <w:r>
        <w:t xml:space="preserve">Proporcionar un entorno estimulante y agradable que facilite un trabajo de calidad de nuestro personal en 3J </w:t>
      </w:r>
      <w:proofErr w:type="spellStart"/>
      <w:r>
        <w:t>Dev’s</w:t>
      </w:r>
      <w:proofErr w:type="spellEnd"/>
      <w:r>
        <w:t>, con un espíritu de trabajo en equipo y de servicio al cliente.</w:t>
      </w:r>
    </w:p>
    <w:p w14:paraId="03C14267" w14:textId="77777777" w:rsidR="00A01AC5" w:rsidRDefault="00A01AC5" w:rsidP="00A01AC5">
      <w:r>
        <w:lastRenderedPageBreak/>
        <w:t>Mantener una buena relación con nuestros proveedores, como colaboradores de importancia para nuestra empresa.</w:t>
      </w:r>
    </w:p>
    <w:p w14:paraId="281D2669" w14:textId="77777777" w:rsidR="00A01AC5" w:rsidRPr="00447E4F" w:rsidRDefault="00A01AC5" w:rsidP="00A01AC5">
      <w:r>
        <w:t xml:space="preserve">La Dirección de 3J </w:t>
      </w:r>
      <w:proofErr w:type="spellStart"/>
      <w:r>
        <w:t>Dev’s</w:t>
      </w:r>
      <w:proofErr w:type="spellEnd"/>
      <w:r>
        <w:t xml:space="preserve"> comunica y difunde la presente política por todo nuestro equipo, por todas las personas que trabajan en su nombre y se asegura de que se encuentre a disposición de clientes y público en general y de que sea revisada para asegurar su vigencia y adecuación.</w:t>
      </w:r>
    </w:p>
    <w:p w14:paraId="01575E71" w14:textId="252AEAD1" w:rsidR="00A01AC5" w:rsidRDefault="00A01AC5" w:rsidP="00A01AC5">
      <w:pPr>
        <w:pStyle w:val="Ttulo3"/>
        <w:spacing w:line="360" w:lineRule="auto"/>
        <w:ind w:left="1800"/>
      </w:pPr>
      <w:r w:rsidRPr="002144F6">
        <w:t xml:space="preserve">Marco legal </w:t>
      </w:r>
    </w:p>
    <w:p w14:paraId="7A7F09CC" w14:textId="049E7816" w:rsidR="00F365D8" w:rsidRDefault="00F365D8" w:rsidP="00F365D8">
      <w:r w:rsidRPr="00F365D8">
        <w:t>El marco legal proporciona las bases sobre las cuales las instituciones construyen y determinan el alcance y naturaleza de la participación política.</w:t>
      </w:r>
    </w:p>
    <w:p w14:paraId="4E718F00" w14:textId="3259A574" w:rsidR="00F365D8" w:rsidRPr="00F365D8" w:rsidRDefault="00F365D8" w:rsidP="00F365D8">
      <w:r>
        <w:t xml:space="preserve">A </w:t>
      </w:r>
      <w:r w:rsidR="009E4BE7">
        <w:t>continuación,</w:t>
      </w:r>
      <w:r>
        <w:t xml:space="preserve"> se </w:t>
      </w:r>
      <w:r w:rsidR="009E4BE7">
        <w:t>detallarán</w:t>
      </w:r>
      <w:r>
        <w:t xml:space="preserve"> los requisitos que se deben de tener en cuenta para construir una empresa legalmente en Nicaragua.</w:t>
      </w:r>
    </w:p>
    <w:p w14:paraId="1B9271D4" w14:textId="64B53F48" w:rsidR="00505E9F" w:rsidRDefault="00505E9F" w:rsidP="00505E9F">
      <w:pPr>
        <w:pStyle w:val="Ttulo4"/>
      </w:pPr>
      <w:r w:rsidRPr="002144F6">
        <w:t>Constitución de la empresa</w:t>
      </w:r>
    </w:p>
    <w:p w14:paraId="1849905D" w14:textId="77777777" w:rsidR="001E4D62" w:rsidRPr="001E4D62" w:rsidRDefault="001E4D62" w:rsidP="001E4D62"/>
    <w:p w14:paraId="3BDC826C" w14:textId="01CD82C2" w:rsidR="001E4D62" w:rsidRPr="001E4D62" w:rsidRDefault="001E4D62" w:rsidP="00167C7D">
      <w:r w:rsidRPr="001E4D62">
        <w:t>Estos son los requisitos para inscribir</w:t>
      </w:r>
      <w:r w:rsidR="00F365D8">
        <w:t xml:space="preserve"> la empresa como</w:t>
      </w:r>
      <w:r w:rsidRPr="001E4D62">
        <w:t xml:space="preserve"> persona jurídica en la DGI.</w:t>
      </w:r>
    </w:p>
    <w:p w14:paraId="3EB0BE54" w14:textId="77777777" w:rsidR="00167C7D" w:rsidRPr="001E4D62" w:rsidRDefault="00167C7D" w:rsidP="00167C7D">
      <w:pPr>
        <w:pStyle w:val="Prrafodelista"/>
        <w:numPr>
          <w:ilvl w:val="0"/>
          <w:numId w:val="44"/>
        </w:numPr>
        <w:jc w:val="left"/>
      </w:pPr>
      <w:r w:rsidRPr="001E4D62">
        <w:t>Acta constitutiva:</w:t>
      </w:r>
    </w:p>
    <w:p w14:paraId="1D826400" w14:textId="77777777" w:rsidR="00167C7D" w:rsidRPr="001E4D62" w:rsidRDefault="00167C7D" w:rsidP="00167C7D">
      <w:r w:rsidRPr="001E4D62">
        <w:t xml:space="preserve">Se refiere al documento que le da vida y en el que se estipulan todos los aspectos generales y básicos de la empresa: denominación social, objetivo, tipo de empresa, administración y control de la misma, duración, etc. </w:t>
      </w:r>
    </w:p>
    <w:p w14:paraId="2E43126B" w14:textId="77777777" w:rsidR="00167C7D" w:rsidRPr="001E4D62" w:rsidRDefault="00167C7D" w:rsidP="00167C7D">
      <w:pPr>
        <w:pStyle w:val="Prrafodelista"/>
        <w:numPr>
          <w:ilvl w:val="0"/>
          <w:numId w:val="44"/>
        </w:numPr>
        <w:jc w:val="left"/>
      </w:pPr>
      <w:r w:rsidRPr="001E4D62">
        <w:t>Estatutos</w:t>
      </w:r>
    </w:p>
    <w:p w14:paraId="5E26521C" w14:textId="77777777" w:rsidR="00167C7D" w:rsidRPr="001E4D62" w:rsidRDefault="00167C7D" w:rsidP="00167C7D">
      <w:pPr>
        <w:pStyle w:val="Prrafodelista"/>
        <w:ind w:left="0"/>
      </w:pPr>
      <w:r w:rsidRPr="001E4D62">
        <w:t>Sirven como reglamento y cada una de las personas que los firmen, estarán obligados a cumplir los estatutos, suelen ser los encargados de regular cuestiones importantes, tales como el funcionamiento y la selección de trabajadores o el establecer comités y delimitar las responsabilidades de cada miembro que firme los estatutos.</w:t>
      </w:r>
    </w:p>
    <w:p w14:paraId="7F28E1B2" w14:textId="3120AE66" w:rsidR="00167C7D" w:rsidRPr="001E4D62" w:rsidRDefault="00167C7D" w:rsidP="001E4D62">
      <w:pPr>
        <w:pStyle w:val="Prrafodelista"/>
        <w:numPr>
          <w:ilvl w:val="0"/>
          <w:numId w:val="45"/>
        </w:numPr>
        <w:jc w:val="left"/>
      </w:pPr>
      <w:r w:rsidRPr="001E4D62">
        <w:t>Certificaciones de entes reguladores</w:t>
      </w:r>
      <w:r w:rsidR="006B3B57">
        <w:t>.</w:t>
      </w:r>
    </w:p>
    <w:p w14:paraId="5E676E96" w14:textId="631CFA5C" w:rsidR="00167C7D" w:rsidRPr="001E4D62" w:rsidRDefault="00167C7D" w:rsidP="001E4D62">
      <w:pPr>
        <w:pStyle w:val="Prrafodelista"/>
        <w:numPr>
          <w:ilvl w:val="0"/>
          <w:numId w:val="45"/>
        </w:numPr>
        <w:jc w:val="left"/>
      </w:pPr>
      <w:r w:rsidRPr="001E4D62">
        <w:t>Copia de cédula de la junta directiva</w:t>
      </w:r>
      <w:r w:rsidR="001E4D62">
        <w:t xml:space="preserve"> que son el g</w:t>
      </w:r>
      <w:r w:rsidR="001E4D62" w:rsidRPr="001E4D62">
        <w:t xml:space="preserve">rupo de personas que pertenecen a </w:t>
      </w:r>
      <w:r w:rsidR="001E4D62">
        <w:t>la</w:t>
      </w:r>
      <w:r w:rsidR="001E4D62" w:rsidRPr="001E4D62">
        <w:t xml:space="preserve"> empresa</w:t>
      </w:r>
      <w:r w:rsidR="001E4D62">
        <w:t xml:space="preserve"> </w:t>
      </w:r>
      <w:r w:rsidR="001E4D62" w:rsidRPr="001E4D62">
        <w:t>y son los que dirigen la misma</w:t>
      </w:r>
      <w:r w:rsidR="001E4D62">
        <w:t>.</w:t>
      </w:r>
    </w:p>
    <w:p w14:paraId="225861E5" w14:textId="18E34965" w:rsidR="006B3B57" w:rsidRPr="001E4D62" w:rsidRDefault="00167C7D" w:rsidP="006B3B57">
      <w:pPr>
        <w:pStyle w:val="Prrafodelista"/>
        <w:numPr>
          <w:ilvl w:val="0"/>
          <w:numId w:val="45"/>
        </w:numPr>
        <w:jc w:val="left"/>
      </w:pPr>
      <w:r w:rsidRPr="001E4D62">
        <w:t>Copia de poder del representante legal</w:t>
      </w:r>
      <w:r w:rsidR="0040222B">
        <w:t xml:space="preserve"> </w:t>
      </w:r>
      <w:r w:rsidR="0040222B" w:rsidRPr="0040222B">
        <w:t>es quien actúa en nombre de</w:t>
      </w:r>
      <w:r w:rsidR="0040222B">
        <w:t xml:space="preserve"> la empresa</w:t>
      </w:r>
      <w:r w:rsidR="0040222B" w:rsidRPr="0040222B">
        <w:t xml:space="preserve"> y que es reconocido por la ley.</w:t>
      </w:r>
      <w:r w:rsidR="006B3B57" w:rsidRPr="006B3B57">
        <w:rPr>
          <w:i/>
          <w:iCs/>
          <w:sz w:val="22"/>
          <w:szCs w:val="22"/>
        </w:rPr>
        <w:t xml:space="preserve"> </w:t>
      </w:r>
      <w:r w:rsidR="006B3B57" w:rsidRPr="006B3B57">
        <w:rPr>
          <w:i/>
          <w:iCs/>
          <w:color w:val="767171" w:themeColor="background2" w:themeShade="80"/>
          <w:sz w:val="22"/>
          <w:szCs w:val="22"/>
        </w:rPr>
        <w:t>Véase en</w:t>
      </w:r>
      <w:r w:rsidR="006B3B57">
        <w:rPr>
          <w:i/>
          <w:iCs/>
          <w:color w:val="767171" w:themeColor="background2" w:themeShade="80"/>
          <w:sz w:val="22"/>
          <w:szCs w:val="22"/>
        </w:rPr>
        <w:t>:</w:t>
      </w:r>
      <w:r w:rsidR="006B3B57" w:rsidRPr="006B3B57">
        <w:rPr>
          <w:i/>
          <w:iCs/>
          <w:color w:val="767171" w:themeColor="background2" w:themeShade="80"/>
          <w:sz w:val="22"/>
          <w:szCs w:val="22"/>
        </w:rPr>
        <w:t xml:space="preserve"> </w:t>
      </w:r>
      <w:r w:rsidR="006B3B57">
        <w:rPr>
          <w:i/>
          <w:iCs/>
          <w:color w:val="767171" w:themeColor="background2" w:themeShade="80"/>
          <w:sz w:val="22"/>
          <w:szCs w:val="22"/>
        </w:rPr>
        <w:fldChar w:fldCharType="begin"/>
      </w:r>
      <w:r w:rsidR="006B3B57">
        <w:rPr>
          <w:i/>
          <w:iCs/>
          <w:color w:val="767171" w:themeColor="background2" w:themeShade="80"/>
          <w:sz w:val="22"/>
          <w:szCs w:val="22"/>
        </w:rPr>
        <w:instrText xml:space="preserve"> REF _Ref53675744 \h </w:instrText>
      </w:r>
      <w:r w:rsidR="006B3B57">
        <w:rPr>
          <w:i/>
          <w:iCs/>
          <w:color w:val="767171" w:themeColor="background2" w:themeShade="80"/>
          <w:sz w:val="22"/>
          <w:szCs w:val="22"/>
        </w:rPr>
      </w:r>
      <w:r w:rsidR="006B3B57">
        <w:rPr>
          <w:i/>
          <w:iCs/>
          <w:color w:val="767171" w:themeColor="background2" w:themeShade="80"/>
          <w:sz w:val="22"/>
          <w:szCs w:val="22"/>
        </w:rPr>
        <w:instrText xml:space="preserve"> \* MERGEFORMAT </w:instrText>
      </w:r>
      <w:r w:rsidR="006B3B57">
        <w:rPr>
          <w:i/>
          <w:iCs/>
          <w:color w:val="767171" w:themeColor="background2" w:themeShade="80"/>
          <w:sz w:val="22"/>
          <w:szCs w:val="22"/>
        </w:rPr>
        <w:fldChar w:fldCharType="separate"/>
      </w:r>
      <w:r w:rsidR="006B3B57" w:rsidRPr="006B3B57">
        <w:rPr>
          <w:i/>
          <w:iCs/>
          <w:color w:val="767171" w:themeColor="background2" w:themeShade="80"/>
          <w:sz w:val="22"/>
          <w:szCs w:val="22"/>
        </w:rPr>
        <w:t>Ilustración 2</w:t>
      </w:r>
      <w:r w:rsidR="006B3B57">
        <w:rPr>
          <w:i/>
          <w:iCs/>
          <w:color w:val="767171" w:themeColor="background2" w:themeShade="80"/>
          <w:sz w:val="22"/>
          <w:szCs w:val="22"/>
        </w:rPr>
        <w:fldChar w:fldCharType="end"/>
      </w:r>
    </w:p>
    <w:p w14:paraId="442B6108" w14:textId="07610C47" w:rsidR="00167C7D" w:rsidRPr="001E4D62" w:rsidRDefault="00167C7D" w:rsidP="001E4D62">
      <w:pPr>
        <w:pStyle w:val="Prrafodelista"/>
        <w:numPr>
          <w:ilvl w:val="0"/>
          <w:numId w:val="45"/>
        </w:numPr>
        <w:jc w:val="left"/>
      </w:pPr>
      <w:r w:rsidRPr="001E4D62">
        <w:t>Copia de cédula del representante</w:t>
      </w:r>
      <w:r w:rsidR="006B3B57">
        <w:t>.</w:t>
      </w:r>
    </w:p>
    <w:p w14:paraId="4F364D7E" w14:textId="40D0E0E1" w:rsidR="00167C7D" w:rsidRPr="001E4D62" w:rsidRDefault="00167C7D" w:rsidP="001E4D62">
      <w:pPr>
        <w:pStyle w:val="Prrafodelista"/>
        <w:numPr>
          <w:ilvl w:val="0"/>
          <w:numId w:val="45"/>
        </w:numPr>
        <w:jc w:val="left"/>
      </w:pPr>
      <w:r w:rsidRPr="001E4D62">
        <w:t>Copia de recibo</w:t>
      </w:r>
      <w:r w:rsidR="00E10DD7">
        <w:t>s</w:t>
      </w:r>
      <w:r w:rsidRPr="001E4D62">
        <w:t xml:space="preserve"> básico</w:t>
      </w:r>
      <w:r w:rsidR="00E10DD7">
        <w:t>s</w:t>
      </w:r>
      <w:r w:rsidRPr="001E4D62">
        <w:t xml:space="preserve"> (agua </w:t>
      </w:r>
      <w:r w:rsidR="00E10DD7">
        <w:t>o</w:t>
      </w:r>
      <w:r w:rsidRPr="001E4D62">
        <w:t xml:space="preserve"> energía)</w:t>
      </w:r>
      <w:r w:rsidR="00E10DD7">
        <w:t>.</w:t>
      </w:r>
    </w:p>
    <w:p w14:paraId="37F822CC" w14:textId="77777777" w:rsidR="00167C7D" w:rsidRPr="00167C7D" w:rsidRDefault="00167C7D" w:rsidP="00167C7D"/>
    <w:p w14:paraId="5C2589B0" w14:textId="208013FB" w:rsidR="00505E9F" w:rsidRDefault="00505E9F" w:rsidP="00505E9F">
      <w:pPr>
        <w:pStyle w:val="Ttulo4"/>
      </w:pPr>
      <w:r w:rsidRPr="002144F6">
        <w:t xml:space="preserve">Registro legal (Matricula de la alcaldía, Registro del DGI, Licencia de operación) </w:t>
      </w:r>
    </w:p>
    <w:p w14:paraId="6C8B3A5B" w14:textId="275FE6ED" w:rsidR="0060605C" w:rsidRPr="0060605C" w:rsidRDefault="0060605C" w:rsidP="0060605C">
      <w:r>
        <w:t xml:space="preserve">Estos </w:t>
      </w:r>
      <w:r w:rsidR="00F365D8">
        <w:t>son los requisitos necesarios para el registro legal de la empresa:</w:t>
      </w:r>
    </w:p>
    <w:p w14:paraId="182DBF11" w14:textId="063103E1" w:rsidR="00167C7D" w:rsidRDefault="00167C7D" w:rsidP="000458E9">
      <w:pPr>
        <w:pStyle w:val="Prrafodelista"/>
        <w:numPr>
          <w:ilvl w:val="0"/>
          <w:numId w:val="45"/>
        </w:numPr>
        <w:jc w:val="left"/>
      </w:pPr>
      <w:r w:rsidRPr="00E9266D">
        <w:lastRenderedPageBreak/>
        <w:t>Escritura de constitución</w:t>
      </w:r>
      <w:r w:rsidR="00E10DD7">
        <w:t>.</w:t>
      </w:r>
    </w:p>
    <w:p w14:paraId="216E76C1" w14:textId="5E1E7826" w:rsidR="00E10DD7" w:rsidRPr="00E9266D" w:rsidRDefault="00E10DD7" w:rsidP="00E10DD7">
      <w:pPr>
        <w:pStyle w:val="Prrafodelista"/>
        <w:numPr>
          <w:ilvl w:val="0"/>
          <w:numId w:val="45"/>
        </w:numPr>
        <w:jc w:val="left"/>
      </w:pPr>
      <w:r>
        <w:t>E</w:t>
      </w:r>
      <w:r w:rsidRPr="00E9266D">
        <w:t>statutos en original y copia</w:t>
      </w:r>
      <w:r>
        <w:t>.</w:t>
      </w:r>
    </w:p>
    <w:p w14:paraId="1CC1E8FB" w14:textId="37E2804E" w:rsidR="00AF26FC" w:rsidRPr="00E9266D" w:rsidRDefault="00167C7D" w:rsidP="00AF26FC">
      <w:pPr>
        <w:pStyle w:val="Prrafodelista"/>
        <w:numPr>
          <w:ilvl w:val="0"/>
          <w:numId w:val="45"/>
        </w:numPr>
        <w:jc w:val="left"/>
      </w:pPr>
      <w:r>
        <w:t>C</w:t>
      </w:r>
      <w:r w:rsidRPr="00E9266D">
        <w:t>édula</w:t>
      </w:r>
      <w:r w:rsidR="00AF26FC">
        <w:t xml:space="preserve"> </w:t>
      </w:r>
      <w:r w:rsidR="00AF26FC" w:rsidRPr="00E9266D">
        <w:t>RUC</w:t>
      </w:r>
      <w:r w:rsidR="00AF26FC">
        <w:t xml:space="preserve">, </w:t>
      </w:r>
      <w:r w:rsidR="00AF26FC" w:rsidRPr="000458E9">
        <w:t>es un registro que identifica a las empresas dentro del país en cuestión</w:t>
      </w:r>
      <w:r w:rsidR="00AF26FC">
        <w:t>.</w:t>
      </w:r>
      <w:r w:rsidR="006B3B57">
        <w:t xml:space="preserve"> </w:t>
      </w:r>
      <w:r w:rsidR="006B3B57" w:rsidRPr="006B3B57">
        <w:rPr>
          <w:i/>
          <w:iCs/>
          <w:color w:val="767171" w:themeColor="background2" w:themeShade="80"/>
          <w:sz w:val="22"/>
          <w:szCs w:val="22"/>
        </w:rPr>
        <w:t xml:space="preserve">Véase en: </w:t>
      </w:r>
      <w:r w:rsidR="006B3B57" w:rsidRPr="006B3B57">
        <w:rPr>
          <w:i/>
          <w:iCs/>
          <w:color w:val="767171" w:themeColor="background2" w:themeShade="80"/>
          <w:sz w:val="22"/>
          <w:szCs w:val="22"/>
        </w:rPr>
        <w:fldChar w:fldCharType="begin"/>
      </w:r>
      <w:r w:rsidR="006B3B57" w:rsidRPr="006B3B57">
        <w:rPr>
          <w:i/>
          <w:iCs/>
          <w:color w:val="767171" w:themeColor="background2" w:themeShade="80"/>
          <w:sz w:val="22"/>
          <w:szCs w:val="22"/>
        </w:rPr>
        <w:instrText xml:space="preserve"> REF _Ref53675674 \h </w:instrText>
      </w:r>
      <w:r w:rsidR="006B3B57" w:rsidRPr="006B3B57">
        <w:rPr>
          <w:i/>
          <w:iCs/>
          <w:color w:val="767171" w:themeColor="background2" w:themeShade="80"/>
          <w:sz w:val="22"/>
          <w:szCs w:val="22"/>
        </w:rPr>
      </w:r>
      <w:r w:rsidR="006B3B57">
        <w:rPr>
          <w:i/>
          <w:iCs/>
          <w:color w:val="767171" w:themeColor="background2" w:themeShade="80"/>
          <w:sz w:val="22"/>
          <w:szCs w:val="22"/>
        </w:rPr>
        <w:instrText xml:space="preserve"> \* MERGEFORMAT </w:instrText>
      </w:r>
      <w:r w:rsidR="006B3B57" w:rsidRPr="006B3B57">
        <w:rPr>
          <w:i/>
          <w:iCs/>
          <w:color w:val="767171" w:themeColor="background2" w:themeShade="80"/>
          <w:sz w:val="22"/>
          <w:szCs w:val="22"/>
        </w:rPr>
        <w:fldChar w:fldCharType="separate"/>
      </w:r>
      <w:r w:rsidR="006B3B57" w:rsidRPr="006B3B57">
        <w:rPr>
          <w:i/>
          <w:iCs/>
          <w:color w:val="767171" w:themeColor="background2" w:themeShade="80"/>
          <w:sz w:val="22"/>
          <w:szCs w:val="22"/>
        </w:rPr>
        <w:t>Ilustración 1</w:t>
      </w:r>
      <w:r w:rsidR="006B3B57" w:rsidRPr="006B3B57">
        <w:rPr>
          <w:i/>
          <w:iCs/>
          <w:color w:val="767171" w:themeColor="background2" w:themeShade="80"/>
          <w:sz w:val="22"/>
          <w:szCs w:val="22"/>
        </w:rPr>
        <w:fldChar w:fldCharType="end"/>
      </w:r>
    </w:p>
    <w:p w14:paraId="4AA0DC3C" w14:textId="47ADDA4D" w:rsidR="00167C7D" w:rsidRPr="00167C7D" w:rsidRDefault="00D31652" w:rsidP="00167C7D">
      <w:pPr>
        <w:pStyle w:val="Prrafodelista"/>
        <w:numPr>
          <w:ilvl w:val="0"/>
          <w:numId w:val="45"/>
        </w:numPr>
        <w:jc w:val="left"/>
      </w:pPr>
      <w:r>
        <w:t>Copia de Cedula RUC.</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70" w:name="_Toc51262901"/>
      <w:r w:rsidRPr="00267754">
        <w:lastRenderedPageBreak/>
        <w:t>Conclusiones</w:t>
      </w:r>
      <w:bookmarkEnd w:id="70"/>
    </w:p>
    <w:p w14:paraId="746619E8" w14:textId="77777777" w:rsidR="00505E9F" w:rsidRDefault="00505E9F" w:rsidP="00505E9F">
      <w:pPr>
        <w:pStyle w:val="Ttulo1"/>
        <w:spacing w:line="360" w:lineRule="auto"/>
      </w:pPr>
      <w:bookmarkStart w:id="71" w:name="_Toc51262902"/>
      <w:r w:rsidRPr="00267754">
        <w:t>Bibliografía</w:t>
      </w:r>
      <w:bookmarkEnd w:id="71"/>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57F26A9A" w:rsidR="00505E9F" w:rsidRDefault="00505E9F" w:rsidP="00D31652">
      <w:pPr>
        <w:pStyle w:val="Ttulo1"/>
        <w:numPr>
          <w:ilvl w:val="0"/>
          <w:numId w:val="0"/>
        </w:numPr>
        <w:spacing w:line="360" w:lineRule="auto"/>
        <w:rPr>
          <w:sz w:val="22"/>
          <w:szCs w:val="22"/>
        </w:rPr>
      </w:pPr>
      <w:r>
        <w:fldChar w:fldCharType="end"/>
      </w:r>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5C31533F" w:rsidR="00E10DD7" w:rsidRDefault="00505E9F" w:rsidP="00505E9F">
      <w:pPr>
        <w:widowControl w:val="0"/>
        <w:spacing w:after="0" w:line="360" w:lineRule="auto"/>
      </w:pPr>
      <w:r>
        <w:fldChar w:fldCharType="end"/>
      </w:r>
    </w:p>
    <w:p w14:paraId="18EC390C" w14:textId="583C2B2E" w:rsidR="00505E9F" w:rsidRPr="00C4004D" w:rsidRDefault="00E10DD7" w:rsidP="00E10DD7">
      <w:pPr>
        <w:jc w:val="left"/>
      </w:pPr>
      <w:r>
        <w:br w:type="page"/>
      </w:r>
    </w:p>
    <w:p w14:paraId="3C5C0CBA" w14:textId="17515D41" w:rsidR="005113E4" w:rsidRDefault="00D31652" w:rsidP="00D31652">
      <w:pPr>
        <w:pStyle w:val="Ttulo1"/>
        <w:spacing w:line="360" w:lineRule="auto"/>
        <w:ind w:left="357" w:hanging="357"/>
      </w:pPr>
      <w:r>
        <w:lastRenderedPageBreak/>
        <w:t>ANEXOS</w:t>
      </w:r>
    </w:p>
    <w:p w14:paraId="3057A659" w14:textId="77777777" w:rsidR="00E10DD7" w:rsidRDefault="00E10DD7" w:rsidP="00E10DD7">
      <w:pPr>
        <w:keepNext/>
      </w:pPr>
      <w:r>
        <w:rPr>
          <w:noProof/>
        </w:rPr>
        <w:drawing>
          <wp:inline distT="0" distB="0" distL="0" distR="0" wp14:anchorId="75A010E9" wp14:editId="59A392EB">
            <wp:extent cx="3324225" cy="23145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24225" cy="2314575"/>
                    </a:xfrm>
                    <a:prstGeom prst="rect">
                      <a:avLst/>
                    </a:prstGeom>
                    <a:noFill/>
                    <a:ln>
                      <a:noFill/>
                    </a:ln>
                  </pic:spPr>
                </pic:pic>
              </a:graphicData>
            </a:graphic>
          </wp:inline>
        </w:drawing>
      </w:r>
    </w:p>
    <w:p w14:paraId="27733C6A" w14:textId="3B63A366" w:rsidR="00E10DD7" w:rsidRPr="00E10DD7" w:rsidRDefault="00E10DD7" w:rsidP="00E10DD7">
      <w:pPr>
        <w:pStyle w:val="Descripcin"/>
      </w:pPr>
      <w:bookmarkStart w:id="72" w:name="_Ref53675674"/>
      <w:r>
        <w:t xml:space="preserve">Ilustración </w:t>
      </w:r>
      <w:r>
        <w:fldChar w:fldCharType="begin"/>
      </w:r>
      <w:r>
        <w:instrText xml:space="preserve"> SEQ Ilustración \* ARABIC </w:instrText>
      </w:r>
      <w:r>
        <w:fldChar w:fldCharType="separate"/>
      </w:r>
      <w:r w:rsidR="0060605C">
        <w:rPr>
          <w:noProof/>
        </w:rPr>
        <w:t>1</w:t>
      </w:r>
      <w:r>
        <w:fldChar w:fldCharType="end"/>
      </w:r>
      <w:bookmarkEnd w:id="72"/>
      <w:r>
        <w:t>: Ejemplo de Cedula Ruc como persona jurídica</w:t>
      </w:r>
    </w:p>
    <w:p w14:paraId="1E22FA45" w14:textId="305717A5" w:rsidR="00E10DD7" w:rsidRDefault="00E10DD7" w:rsidP="00E10DD7"/>
    <w:p w14:paraId="7CE9CC45" w14:textId="77777777" w:rsidR="00E10DD7" w:rsidRDefault="00E10DD7" w:rsidP="00E10DD7">
      <w:pPr>
        <w:keepNext/>
      </w:pPr>
      <w:r>
        <w:rPr>
          <w:noProof/>
        </w:rPr>
        <w:drawing>
          <wp:inline distT="0" distB="0" distL="0" distR="0" wp14:anchorId="3C959B27" wp14:editId="32ACF83C">
            <wp:extent cx="3266791" cy="37909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9701" t="16000" r="30754" b="5373"/>
                    <a:stretch/>
                  </pic:blipFill>
                  <pic:spPr bwMode="auto">
                    <a:xfrm>
                      <a:off x="0" y="0"/>
                      <a:ext cx="3292659" cy="3820968"/>
                    </a:xfrm>
                    <a:prstGeom prst="rect">
                      <a:avLst/>
                    </a:prstGeom>
                    <a:ln>
                      <a:noFill/>
                    </a:ln>
                    <a:extLst>
                      <a:ext uri="{53640926-AAD7-44D8-BBD7-CCE9431645EC}">
                        <a14:shadowObscured xmlns:a14="http://schemas.microsoft.com/office/drawing/2010/main"/>
                      </a:ext>
                    </a:extLst>
                  </pic:spPr>
                </pic:pic>
              </a:graphicData>
            </a:graphic>
          </wp:inline>
        </w:drawing>
      </w:r>
    </w:p>
    <w:p w14:paraId="1832D9CE" w14:textId="3CAF13A3" w:rsidR="00E10DD7" w:rsidRDefault="00E10DD7" w:rsidP="00E10DD7">
      <w:pPr>
        <w:pStyle w:val="Descripcin"/>
      </w:pPr>
      <w:bookmarkStart w:id="73" w:name="_Ref53675744"/>
      <w:r>
        <w:t xml:space="preserve">Ilustración </w:t>
      </w:r>
      <w:r>
        <w:fldChar w:fldCharType="begin"/>
      </w:r>
      <w:r>
        <w:instrText xml:space="preserve"> SEQ Ilustración \* ARABIC </w:instrText>
      </w:r>
      <w:r>
        <w:fldChar w:fldCharType="separate"/>
      </w:r>
      <w:r w:rsidR="0060605C">
        <w:rPr>
          <w:noProof/>
        </w:rPr>
        <w:t>2</w:t>
      </w:r>
      <w:r>
        <w:fldChar w:fldCharType="end"/>
      </w:r>
      <w:bookmarkEnd w:id="73"/>
      <w:r>
        <w:t>: Formato de Carta de poder de representación legal</w:t>
      </w:r>
    </w:p>
    <w:p w14:paraId="00A1CAF7" w14:textId="59F41E9A" w:rsidR="0060605C" w:rsidRDefault="0060605C" w:rsidP="0060605C"/>
    <w:p w14:paraId="0546CE9F" w14:textId="6B03BDEB" w:rsidR="0060605C" w:rsidRPr="0060605C" w:rsidRDefault="0060605C" w:rsidP="0060605C">
      <w:r>
        <w:rPr>
          <w:noProof/>
        </w:rPr>
        <w:lastRenderedPageBreak/>
        <w:drawing>
          <wp:inline distT="0" distB="0" distL="0" distR="0" wp14:anchorId="0D962A98" wp14:editId="2E5DDD7F">
            <wp:extent cx="2149523" cy="2418080"/>
            <wp:effectExtent l="0" t="0" r="3175"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9701" t="15395" r="31894" b="7929"/>
                    <a:stretch/>
                  </pic:blipFill>
                  <pic:spPr bwMode="auto">
                    <a:xfrm>
                      <a:off x="0" y="0"/>
                      <a:ext cx="2159374" cy="2429162"/>
                    </a:xfrm>
                    <a:prstGeom prst="rect">
                      <a:avLst/>
                    </a:prstGeom>
                    <a:ln>
                      <a:noFill/>
                    </a:ln>
                    <a:extLst>
                      <a:ext uri="{53640926-AAD7-44D8-BBD7-CCE9431645EC}">
                        <a14:shadowObscured xmlns:a14="http://schemas.microsoft.com/office/drawing/2010/main"/>
                      </a:ext>
                    </a:extLst>
                  </pic:spPr>
                </pic:pic>
              </a:graphicData>
            </a:graphic>
          </wp:inline>
        </w:drawing>
      </w:r>
      <w:r w:rsidRPr="0060605C">
        <w:rPr>
          <w:noProof/>
        </w:rPr>
        <w:t xml:space="preserve"> </w:t>
      </w:r>
      <w:r>
        <w:rPr>
          <w:noProof/>
        </w:rPr>
        <w:drawing>
          <wp:inline distT="0" distB="0" distL="0" distR="0" wp14:anchorId="3CD92180" wp14:editId="69BCC65D">
            <wp:extent cx="2088107" cy="2361072"/>
            <wp:effectExtent l="0" t="0" r="762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9557" t="15094" r="32062" b="10042"/>
                    <a:stretch/>
                  </pic:blipFill>
                  <pic:spPr bwMode="auto">
                    <a:xfrm>
                      <a:off x="0" y="0"/>
                      <a:ext cx="2099446" cy="2373894"/>
                    </a:xfrm>
                    <a:prstGeom prst="rect">
                      <a:avLst/>
                    </a:prstGeom>
                    <a:ln>
                      <a:noFill/>
                    </a:ln>
                    <a:extLst>
                      <a:ext uri="{53640926-AAD7-44D8-BBD7-CCE9431645EC}">
                        <a14:shadowObscured xmlns:a14="http://schemas.microsoft.com/office/drawing/2010/main"/>
                      </a:ext>
                    </a:extLst>
                  </pic:spPr>
                </pic:pic>
              </a:graphicData>
            </a:graphic>
          </wp:inline>
        </w:drawing>
      </w:r>
    </w:p>
    <w:p w14:paraId="00A13530" w14:textId="77777777" w:rsidR="0060605C" w:rsidRDefault="0060605C" w:rsidP="00E10DD7">
      <w:pPr>
        <w:rPr>
          <w:noProof/>
        </w:rPr>
      </w:pPr>
    </w:p>
    <w:p w14:paraId="5CF338E5" w14:textId="77777777" w:rsidR="0060605C" w:rsidRDefault="0060605C" w:rsidP="0060605C">
      <w:pPr>
        <w:keepNext/>
      </w:pPr>
      <w:r>
        <w:rPr>
          <w:noProof/>
        </w:rPr>
        <w:drawing>
          <wp:inline distT="0" distB="0" distL="0" distR="0" wp14:anchorId="3E64F216" wp14:editId="30F54E75">
            <wp:extent cx="2088108" cy="254037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9532" t="14837" r="31965" b="4608"/>
                    <a:stretch/>
                  </pic:blipFill>
                  <pic:spPr bwMode="auto">
                    <a:xfrm>
                      <a:off x="0" y="0"/>
                      <a:ext cx="2106846" cy="2563172"/>
                    </a:xfrm>
                    <a:prstGeom prst="rect">
                      <a:avLst/>
                    </a:prstGeom>
                    <a:ln>
                      <a:noFill/>
                    </a:ln>
                    <a:extLst>
                      <a:ext uri="{53640926-AAD7-44D8-BBD7-CCE9431645EC}">
                        <a14:shadowObscured xmlns:a14="http://schemas.microsoft.com/office/drawing/2010/main"/>
                      </a:ext>
                    </a:extLst>
                  </pic:spPr>
                </pic:pic>
              </a:graphicData>
            </a:graphic>
          </wp:inline>
        </w:drawing>
      </w:r>
    </w:p>
    <w:p w14:paraId="60BC89E4" w14:textId="0CFB51DC" w:rsidR="00E10DD7" w:rsidRPr="00E10DD7" w:rsidRDefault="0060605C" w:rsidP="0060605C">
      <w:pPr>
        <w:pStyle w:val="Descripcin"/>
      </w:pPr>
      <w:r>
        <w:t xml:space="preserve">Ilustración </w:t>
      </w:r>
      <w:r>
        <w:fldChar w:fldCharType="begin"/>
      </w:r>
      <w:r>
        <w:instrText xml:space="preserve"> SEQ Ilustración \* ARABIC </w:instrText>
      </w:r>
      <w:r>
        <w:fldChar w:fldCharType="separate"/>
      </w:r>
      <w:r>
        <w:rPr>
          <w:noProof/>
        </w:rPr>
        <w:t>3</w:t>
      </w:r>
      <w:r>
        <w:fldChar w:fldCharType="end"/>
      </w:r>
      <w:r>
        <w:t>: Formato del documento del DGI</w:t>
      </w:r>
    </w:p>
    <w:sectPr w:rsidR="00E10DD7" w:rsidRPr="00E10DD7">
      <w:headerReference w:type="default" r:id="rId29"/>
      <w:footerReference w:type="default" r:id="rId30"/>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1E395" w14:textId="77777777" w:rsidR="00320E57" w:rsidRDefault="00320E57" w:rsidP="00806EAD">
      <w:pPr>
        <w:spacing w:after="0" w:line="240" w:lineRule="auto"/>
      </w:pPr>
      <w:r>
        <w:separator/>
      </w:r>
    </w:p>
  </w:endnote>
  <w:endnote w:type="continuationSeparator" w:id="0">
    <w:p w14:paraId="1085A2A2" w14:textId="77777777" w:rsidR="00320E57" w:rsidRDefault="00320E57"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167C7D" w:rsidRDefault="00167C7D">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167C7D" w:rsidRDefault="00167C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6DE1A2" w14:textId="77777777" w:rsidR="00320E57" w:rsidRDefault="00320E57" w:rsidP="00806EAD">
      <w:pPr>
        <w:spacing w:after="0" w:line="240" w:lineRule="auto"/>
      </w:pPr>
      <w:r>
        <w:separator/>
      </w:r>
    </w:p>
  </w:footnote>
  <w:footnote w:type="continuationSeparator" w:id="0">
    <w:p w14:paraId="1FE72CEC" w14:textId="77777777" w:rsidR="00320E57" w:rsidRDefault="00320E57"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167C7D" w:rsidRDefault="00167C7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F7A7C76"/>
    <w:multiLevelType w:val="hybridMultilevel"/>
    <w:tmpl w:val="1FC04E3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0902686"/>
    <w:multiLevelType w:val="hybridMultilevel"/>
    <w:tmpl w:val="5464DD7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7386DDE"/>
    <w:multiLevelType w:val="hybridMultilevel"/>
    <w:tmpl w:val="52CA68C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10"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11"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6CE6E46"/>
    <w:multiLevelType w:val="hybridMultilevel"/>
    <w:tmpl w:val="91421E96"/>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21"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23" w15:restartNumberingAfterBreak="0">
    <w:nsid w:val="4ECE78E1"/>
    <w:multiLevelType w:val="hybridMultilevel"/>
    <w:tmpl w:val="27786A2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6"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7" w15:restartNumberingAfterBreak="0">
    <w:nsid w:val="5AC506B5"/>
    <w:multiLevelType w:val="hybridMultilevel"/>
    <w:tmpl w:val="D792B506"/>
    <w:lvl w:ilvl="0" w:tplc="080A0005">
      <w:start w:val="1"/>
      <w:numFmt w:val="bullet"/>
      <w:lvlText w:val=""/>
      <w:lvlJc w:val="left"/>
      <w:pPr>
        <w:ind w:left="720" w:hanging="360"/>
      </w:pPr>
      <w:rPr>
        <w:rFonts w:ascii="Wingdings" w:hAnsi="Wingdings" w:hint="default"/>
      </w:rPr>
    </w:lvl>
    <w:lvl w:ilvl="1" w:tplc="4C0A0003">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8"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9"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0"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1"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2"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3" w15:restartNumberingAfterBreak="0">
    <w:nsid w:val="722133A2"/>
    <w:multiLevelType w:val="hybridMultilevel"/>
    <w:tmpl w:val="54301CBA"/>
    <w:lvl w:ilvl="0" w:tplc="080A0005">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4"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5"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36"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7"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8"/>
  </w:num>
  <w:num w:numId="3">
    <w:abstractNumId w:val="22"/>
  </w:num>
  <w:num w:numId="4">
    <w:abstractNumId w:val="34"/>
  </w:num>
  <w:num w:numId="5">
    <w:abstractNumId w:val="26"/>
  </w:num>
  <w:num w:numId="6">
    <w:abstractNumId w:val="9"/>
  </w:num>
  <w:num w:numId="7">
    <w:abstractNumId w:val="2"/>
  </w:num>
  <w:num w:numId="8">
    <w:abstractNumId w:val="35"/>
  </w:num>
  <w:num w:numId="9">
    <w:abstractNumId w:val="19"/>
  </w:num>
  <w:num w:numId="10">
    <w:abstractNumId w:val="4"/>
  </w:num>
  <w:num w:numId="11">
    <w:abstractNumId w:val="16"/>
  </w:num>
  <w:num w:numId="12">
    <w:abstractNumId w:val="11"/>
  </w:num>
  <w:num w:numId="13">
    <w:abstractNumId w:val="14"/>
  </w:num>
  <w:num w:numId="14">
    <w:abstractNumId w:val="8"/>
  </w:num>
  <w:num w:numId="15">
    <w:abstractNumId w:val="36"/>
  </w:num>
  <w:num w:numId="16">
    <w:abstractNumId w:val="21"/>
  </w:num>
  <w:num w:numId="17">
    <w:abstractNumId w:val="20"/>
  </w:num>
  <w:num w:numId="18">
    <w:abstractNumId w:val="24"/>
  </w:num>
  <w:num w:numId="19">
    <w:abstractNumId w:val="32"/>
  </w:num>
  <w:num w:numId="20">
    <w:abstractNumId w:val="8"/>
    <w:lvlOverride w:ilvl="0">
      <w:startOverride w:val="5"/>
    </w:lvlOverride>
    <w:lvlOverride w:ilvl="1">
      <w:startOverride w:val="2"/>
    </w:lvlOverride>
  </w:num>
  <w:num w:numId="21">
    <w:abstractNumId w:val="8"/>
    <w:lvlOverride w:ilvl="0">
      <w:startOverride w:val="5"/>
    </w:lvlOverride>
    <w:lvlOverride w:ilvl="1">
      <w:startOverride w:val="2"/>
    </w:lvlOverride>
  </w:num>
  <w:num w:numId="22">
    <w:abstractNumId w:val="17"/>
  </w:num>
  <w:num w:numId="23">
    <w:abstractNumId w:val="17"/>
    <w:lvlOverride w:ilvl="0">
      <w:startOverride w:val="1"/>
    </w:lvlOverride>
  </w:num>
  <w:num w:numId="24">
    <w:abstractNumId w:val="28"/>
  </w:num>
  <w:num w:numId="25">
    <w:abstractNumId w:val="28"/>
    <w:lvlOverride w:ilvl="0">
      <w:startOverride w:val="1"/>
    </w:lvlOverride>
  </w:num>
  <w:num w:numId="26">
    <w:abstractNumId w:val="28"/>
    <w:lvlOverride w:ilvl="0">
      <w:startOverride w:val="1"/>
    </w:lvlOverride>
  </w:num>
  <w:num w:numId="27">
    <w:abstractNumId w:val="15"/>
  </w:num>
  <w:num w:numId="28">
    <w:abstractNumId w:val="10"/>
  </w:num>
  <w:num w:numId="29">
    <w:abstractNumId w:val="8"/>
    <w:lvlOverride w:ilvl="0">
      <w:startOverride w:val="4"/>
    </w:lvlOverride>
    <w:lvlOverride w:ilvl="1">
      <w:startOverride w:val="2"/>
    </w:lvlOverride>
  </w:num>
  <w:num w:numId="30">
    <w:abstractNumId w:val="12"/>
  </w:num>
  <w:num w:numId="31">
    <w:abstractNumId w:val="1"/>
  </w:num>
  <w:num w:numId="32">
    <w:abstractNumId w:val="30"/>
  </w:num>
  <w:num w:numId="33">
    <w:abstractNumId w:val="37"/>
  </w:num>
  <w:num w:numId="34">
    <w:abstractNumId w:val="37"/>
    <w:lvlOverride w:ilvl="0">
      <w:startOverride w:val="5"/>
    </w:lvlOverride>
    <w:lvlOverride w:ilvl="1">
      <w:startOverride w:val="1"/>
    </w:lvlOverride>
  </w:num>
  <w:num w:numId="35">
    <w:abstractNumId w:val="25"/>
  </w:num>
  <w:num w:numId="36">
    <w:abstractNumId w:val="29"/>
  </w:num>
  <w:num w:numId="37">
    <w:abstractNumId w:val="31"/>
  </w:num>
  <w:num w:numId="38">
    <w:abstractNumId w:val="0"/>
  </w:num>
  <w:num w:numId="39">
    <w:abstractNumId w:val="5"/>
  </w:num>
  <w:num w:numId="40">
    <w:abstractNumId w:val="7"/>
  </w:num>
  <w:num w:numId="41">
    <w:abstractNumId w:val="13"/>
  </w:num>
  <w:num w:numId="42">
    <w:abstractNumId w:val="23"/>
  </w:num>
  <w:num w:numId="43">
    <w:abstractNumId w:val="6"/>
  </w:num>
  <w:num w:numId="44">
    <w:abstractNumId w:val="33"/>
  </w:num>
  <w:num w:numId="45">
    <w:abstractNumId w:val="27"/>
  </w:num>
  <w:num w:numId="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8E9"/>
    <w:rsid w:val="00045AE0"/>
    <w:rsid w:val="0006432F"/>
    <w:rsid w:val="00073635"/>
    <w:rsid w:val="00074430"/>
    <w:rsid w:val="000D528F"/>
    <w:rsid w:val="00112BB9"/>
    <w:rsid w:val="00131631"/>
    <w:rsid w:val="00137532"/>
    <w:rsid w:val="0014681A"/>
    <w:rsid w:val="00167C7D"/>
    <w:rsid w:val="001910FF"/>
    <w:rsid w:val="00196C3A"/>
    <w:rsid w:val="001C5BEB"/>
    <w:rsid w:val="001D7563"/>
    <w:rsid w:val="001E4D62"/>
    <w:rsid w:val="00210EF4"/>
    <w:rsid w:val="00213CBB"/>
    <w:rsid w:val="00267754"/>
    <w:rsid w:val="0027703A"/>
    <w:rsid w:val="00294150"/>
    <w:rsid w:val="002B3C97"/>
    <w:rsid w:val="002D67F8"/>
    <w:rsid w:val="002E7736"/>
    <w:rsid w:val="00320E57"/>
    <w:rsid w:val="0035041E"/>
    <w:rsid w:val="00393ACA"/>
    <w:rsid w:val="003B3080"/>
    <w:rsid w:val="003D257F"/>
    <w:rsid w:val="003F6681"/>
    <w:rsid w:val="003F6FBE"/>
    <w:rsid w:val="0040222B"/>
    <w:rsid w:val="00492B66"/>
    <w:rsid w:val="00505E9F"/>
    <w:rsid w:val="005113E4"/>
    <w:rsid w:val="0056601B"/>
    <w:rsid w:val="005719E4"/>
    <w:rsid w:val="005F5F10"/>
    <w:rsid w:val="0060605C"/>
    <w:rsid w:val="0068075D"/>
    <w:rsid w:val="006B3B57"/>
    <w:rsid w:val="006F1EAB"/>
    <w:rsid w:val="0074447A"/>
    <w:rsid w:val="00752DAA"/>
    <w:rsid w:val="007D507D"/>
    <w:rsid w:val="00806EAD"/>
    <w:rsid w:val="00850452"/>
    <w:rsid w:val="008F0507"/>
    <w:rsid w:val="009344A8"/>
    <w:rsid w:val="00947006"/>
    <w:rsid w:val="009C6618"/>
    <w:rsid w:val="009E4BE7"/>
    <w:rsid w:val="00A01AC5"/>
    <w:rsid w:val="00A64E4D"/>
    <w:rsid w:val="00AF26FC"/>
    <w:rsid w:val="00B211AC"/>
    <w:rsid w:val="00B97D36"/>
    <w:rsid w:val="00BB6132"/>
    <w:rsid w:val="00BF75C2"/>
    <w:rsid w:val="00C4004D"/>
    <w:rsid w:val="00C52126"/>
    <w:rsid w:val="00C71301"/>
    <w:rsid w:val="00CA4162"/>
    <w:rsid w:val="00D10552"/>
    <w:rsid w:val="00D31652"/>
    <w:rsid w:val="00D711D4"/>
    <w:rsid w:val="00DB065C"/>
    <w:rsid w:val="00E10DD7"/>
    <w:rsid w:val="00E52A76"/>
    <w:rsid w:val="00F05510"/>
    <w:rsid w:val="00F365D8"/>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D3165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microsoft.com/office/2007/relationships/diagramDrawing" Target="diagrams/drawing1.xml"/><Relationship Id="rId26"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diagramQuickStyle" Target="diagrams/quickStyle2.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Colors" Target="diagrams/colors1.xm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image" Target="media/image2.jpe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image" Target="media/image6.png"/><Relationship Id="rId10" Type="http://schemas.openxmlformats.org/officeDocument/2006/relationships/hyperlink" Target="http://www.scielo.org.mx/scielo.php?script=sci_arttext&amp;pid=S0188-45572017000100273" TargetMode="External"/><Relationship Id="rId19" Type="http://schemas.openxmlformats.org/officeDocument/2006/relationships/diagramData" Target="diagrams/data2.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image" Target="media/image5.png"/><Relationship Id="rId30"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29A924-6A5D-43E4-AB6D-B32E428A2088}"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s-419"/>
        </a:p>
      </dgm:t>
    </dgm:pt>
    <dgm:pt modelId="{E66F9037-2555-4E65-8367-588FDBA33608}">
      <dgm:prSet phldrT="[Texto]" custT="1"/>
      <dgm:spPr/>
      <dgm:t>
        <a:bodyPr/>
        <a:lstStyle/>
        <a:p>
          <a:r>
            <a:rPr lang="es-419" sz="1200">
              <a:latin typeface="Arial" panose="020B0604020202020204" pitchFamily="34" charset="0"/>
              <a:cs typeface="Arial" panose="020B0604020202020204" pitchFamily="34" charset="0"/>
            </a:rPr>
            <a:t>Dirección</a:t>
          </a:r>
        </a:p>
      </dgm:t>
    </dgm:pt>
    <dgm:pt modelId="{8F9E8DC9-CA5B-4C67-9269-5D0713B07F82}" type="par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0762CCF5-3205-44EC-BD0B-E2A32CB90202}" type="sib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F110ECDF-4BD3-4A16-AB9F-9CA8A18CAF82}">
      <dgm:prSet phldrT="[Texto]" custT="1"/>
      <dgm:spPr/>
      <dgm:t>
        <a:bodyPr/>
        <a:lstStyle/>
        <a:p>
          <a:r>
            <a:rPr lang="es-419" sz="1200">
              <a:latin typeface="Arial" panose="020B0604020202020204" pitchFamily="34" charset="0"/>
              <a:cs typeface="Arial" panose="020B0604020202020204" pitchFamily="34" charset="0"/>
            </a:rPr>
            <a:t>Gerencia</a:t>
          </a:r>
        </a:p>
      </dgm:t>
    </dgm:pt>
    <dgm:pt modelId="{B36FC703-ED81-49B8-A490-A4DF4A4D84B0}" type="par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C1DCD53-8EE5-45D1-B7DA-EC6E493CBB4C}" type="sib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7BAA361-F752-4139-AE8D-823D4C2BDF7B}">
      <dgm:prSet custT="1"/>
      <dgm:spPr/>
      <dgm:t>
        <a:bodyPr/>
        <a:lstStyle/>
        <a:p>
          <a:r>
            <a:rPr lang="es-419" sz="1200">
              <a:latin typeface="Arial" panose="020B0604020202020204" pitchFamily="34" charset="0"/>
              <a:cs typeface="Arial" panose="020B0604020202020204" pitchFamily="34" charset="0"/>
            </a:rPr>
            <a:t>Atención al cliente</a:t>
          </a:r>
        </a:p>
      </dgm:t>
    </dgm:pt>
    <dgm:pt modelId="{D0104E85-4EBB-45B2-AAF7-92C298449F77}" type="par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48E58965-82AE-43F9-8395-840C16EA7753}" type="sib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CF55E678-5BBD-463D-BEEA-8824FAAB2D56}">
      <dgm:prSet custT="1"/>
      <dgm:spPr/>
      <dgm:t>
        <a:bodyPr/>
        <a:lstStyle/>
        <a:p>
          <a:r>
            <a:rPr lang="es-419" sz="1200">
              <a:latin typeface="Arial" panose="020B0604020202020204" pitchFamily="34" charset="0"/>
              <a:cs typeface="Arial" panose="020B0604020202020204" pitchFamily="34" charset="0"/>
            </a:rPr>
            <a:t>Producción</a:t>
          </a:r>
        </a:p>
      </dgm:t>
    </dgm:pt>
    <dgm:pt modelId="{E8F186E4-B637-46E2-BE08-9CB2D19A7E5E}" type="par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43A795F4-176A-4347-9C7B-12C43350C83B}" type="sib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5296CE5D-BE01-4B6A-97D9-C33872D51DCD}">
      <dgm:prSet custT="1"/>
      <dgm:spPr/>
      <dgm:t>
        <a:bodyPr/>
        <a:lstStyle/>
        <a:p>
          <a:r>
            <a:rPr lang="es-419" sz="1200">
              <a:latin typeface="Arial" panose="020B0604020202020204" pitchFamily="34" charset="0"/>
              <a:cs typeface="Arial" panose="020B0604020202020204" pitchFamily="34" charset="0"/>
            </a:rPr>
            <a:t>Mercadeo y ventas</a:t>
          </a:r>
        </a:p>
      </dgm:t>
    </dgm:pt>
    <dgm:pt modelId="{6235EE94-45A1-4893-9582-C4A5AF09F858}" type="par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6EC72A7D-A4AB-4BB9-9878-C9DB1AE7A1A8}" type="sib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B4D06E1F-7E2F-4FDB-BFC0-47534AB5A857}" type="pres">
      <dgm:prSet presAssocID="{A029A924-6A5D-43E4-AB6D-B32E428A2088}" presName="hierChild1" presStyleCnt="0">
        <dgm:presLayoutVars>
          <dgm:orgChart val="1"/>
          <dgm:chPref val="1"/>
          <dgm:dir/>
          <dgm:animOne val="branch"/>
          <dgm:animLvl val="lvl"/>
          <dgm:resizeHandles/>
        </dgm:presLayoutVars>
      </dgm:prSet>
      <dgm:spPr/>
    </dgm:pt>
    <dgm:pt modelId="{9497BB92-AB06-4970-8D1B-B7C120DF84FD}" type="pres">
      <dgm:prSet presAssocID="{E66F9037-2555-4E65-8367-588FDBA33608}" presName="hierRoot1" presStyleCnt="0">
        <dgm:presLayoutVars>
          <dgm:hierBranch val="init"/>
        </dgm:presLayoutVars>
      </dgm:prSet>
      <dgm:spPr/>
    </dgm:pt>
    <dgm:pt modelId="{4D2C6EEA-B137-4A3F-84E2-A8021FD2F99F}" type="pres">
      <dgm:prSet presAssocID="{E66F9037-2555-4E65-8367-588FDBA33608}" presName="rootComposite1" presStyleCnt="0"/>
      <dgm:spPr/>
    </dgm:pt>
    <dgm:pt modelId="{FC0987E5-AFE6-4A23-B7AC-55C4043C1E45}" type="pres">
      <dgm:prSet presAssocID="{E66F9037-2555-4E65-8367-588FDBA33608}" presName="rootText1" presStyleLbl="node0" presStyleIdx="0" presStyleCnt="1">
        <dgm:presLayoutVars>
          <dgm:chPref val="3"/>
        </dgm:presLayoutVars>
      </dgm:prSet>
      <dgm:spPr/>
    </dgm:pt>
    <dgm:pt modelId="{7E5F26FA-30EA-4F09-8963-5E903EB4F433}" type="pres">
      <dgm:prSet presAssocID="{E66F9037-2555-4E65-8367-588FDBA33608}" presName="rootConnector1" presStyleLbl="node1" presStyleIdx="0" presStyleCnt="0"/>
      <dgm:spPr/>
    </dgm:pt>
    <dgm:pt modelId="{9F0FB605-83CC-4180-9B2C-E033EFADA22D}" type="pres">
      <dgm:prSet presAssocID="{E66F9037-2555-4E65-8367-588FDBA33608}" presName="hierChild2" presStyleCnt="0"/>
      <dgm:spPr/>
    </dgm:pt>
    <dgm:pt modelId="{C57747EA-EFFA-4337-BCBD-053DDE6A4E74}" type="pres">
      <dgm:prSet presAssocID="{B36FC703-ED81-49B8-A490-A4DF4A4D84B0}" presName="Name37" presStyleLbl="parChTrans1D2" presStyleIdx="0" presStyleCnt="1"/>
      <dgm:spPr/>
    </dgm:pt>
    <dgm:pt modelId="{FB2AE9C4-4CC7-42DF-B3A8-2E3624B3850B}" type="pres">
      <dgm:prSet presAssocID="{F110ECDF-4BD3-4A16-AB9F-9CA8A18CAF82}" presName="hierRoot2" presStyleCnt="0">
        <dgm:presLayoutVars>
          <dgm:hierBranch/>
        </dgm:presLayoutVars>
      </dgm:prSet>
      <dgm:spPr/>
    </dgm:pt>
    <dgm:pt modelId="{DDE8DBCF-DCA7-4664-8180-2B60FB148D47}" type="pres">
      <dgm:prSet presAssocID="{F110ECDF-4BD3-4A16-AB9F-9CA8A18CAF82}" presName="rootComposite" presStyleCnt="0"/>
      <dgm:spPr/>
    </dgm:pt>
    <dgm:pt modelId="{436F7CE5-B90D-4756-B7DF-0C0670E35B70}" type="pres">
      <dgm:prSet presAssocID="{F110ECDF-4BD3-4A16-AB9F-9CA8A18CAF82}" presName="rootText" presStyleLbl="node2" presStyleIdx="0" presStyleCnt="1">
        <dgm:presLayoutVars>
          <dgm:chPref val="3"/>
        </dgm:presLayoutVars>
      </dgm:prSet>
      <dgm:spPr/>
    </dgm:pt>
    <dgm:pt modelId="{D81BF0CE-1DBB-4958-8E30-2C4CBE864F5A}" type="pres">
      <dgm:prSet presAssocID="{F110ECDF-4BD3-4A16-AB9F-9CA8A18CAF82}" presName="rootConnector" presStyleLbl="node2" presStyleIdx="0" presStyleCnt="1"/>
      <dgm:spPr/>
    </dgm:pt>
    <dgm:pt modelId="{2752D1CD-C23B-4554-B0CF-C51A078681B8}" type="pres">
      <dgm:prSet presAssocID="{F110ECDF-4BD3-4A16-AB9F-9CA8A18CAF82}" presName="hierChild4" presStyleCnt="0"/>
      <dgm:spPr/>
    </dgm:pt>
    <dgm:pt modelId="{A6C24BC5-A99E-4E6E-9129-80B678C7B8DD}" type="pres">
      <dgm:prSet presAssocID="{D0104E85-4EBB-45B2-AAF7-92C298449F77}" presName="Name35" presStyleLbl="parChTrans1D3" presStyleIdx="0" presStyleCnt="3"/>
      <dgm:spPr/>
    </dgm:pt>
    <dgm:pt modelId="{B4D70F55-29B2-4C0B-BECD-024CD6767503}" type="pres">
      <dgm:prSet presAssocID="{B7BAA361-F752-4139-AE8D-823D4C2BDF7B}" presName="hierRoot2" presStyleCnt="0">
        <dgm:presLayoutVars>
          <dgm:hierBranch val="init"/>
        </dgm:presLayoutVars>
      </dgm:prSet>
      <dgm:spPr/>
    </dgm:pt>
    <dgm:pt modelId="{B17E7284-5CF9-4C6B-9A11-3EEC59AD7BB0}" type="pres">
      <dgm:prSet presAssocID="{B7BAA361-F752-4139-AE8D-823D4C2BDF7B}" presName="rootComposite" presStyleCnt="0"/>
      <dgm:spPr/>
    </dgm:pt>
    <dgm:pt modelId="{12D33D48-76BC-4D46-BC26-BF759CBF6B3D}" type="pres">
      <dgm:prSet presAssocID="{B7BAA361-F752-4139-AE8D-823D4C2BDF7B}" presName="rootText" presStyleLbl="node3" presStyleIdx="0" presStyleCnt="3">
        <dgm:presLayoutVars>
          <dgm:chPref val="3"/>
        </dgm:presLayoutVars>
      </dgm:prSet>
      <dgm:spPr/>
    </dgm:pt>
    <dgm:pt modelId="{A8EA5412-39C7-4333-99DA-35224434D6A6}" type="pres">
      <dgm:prSet presAssocID="{B7BAA361-F752-4139-AE8D-823D4C2BDF7B}" presName="rootConnector" presStyleLbl="node3" presStyleIdx="0" presStyleCnt="3"/>
      <dgm:spPr/>
    </dgm:pt>
    <dgm:pt modelId="{E33D6971-E6E5-4B61-91C8-43B22A04B695}" type="pres">
      <dgm:prSet presAssocID="{B7BAA361-F752-4139-AE8D-823D4C2BDF7B}" presName="hierChild4" presStyleCnt="0"/>
      <dgm:spPr/>
    </dgm:pt>
    <dgm:pt modelId="{15A522BB-0927-427A-9946-CDDE61E0059E}" type="pres">
      <dgm:prSet presAssocID="{B7BAA361-F752-4139-AE8D-823D4C2BDF7B}" presName="hierChild5" presStyleCnt="0"/>
      <dgm:spPr/>
    </dgm:pt>
    <dgm:pt modelId="{13010B63-9974-4B46-8DB3-F91F517D6437}" type="pres">
      <dgm:prSet presAssocID="{E8F186E4-B637-46E2-BE08-9CB2D19A7E5E}" presName="Name35" presStyleLbl="parChTrans1D3" presStyleIdx="1" presStyleCnt="3"/>
      <dgm:spPr/>
    </dgm:pt>
    <dgm:pt modelId="{E9CB2461-143D-45CE-82CC-9B7999B95E27}" type="pres">
      <dgm:prSet presAssocID="{CF55E678-5BBD-463D-BEEA-8824FAAB2D56}" presName="hierRoot2" presStyleCnt="0">
        <dgm:presLayoutVars>
          <dgm:hierBranch val="init"/>
        </dgm:presLayoutVars>
      </dgm:prSet>
      <dgm:spPr/>
    </dgm:pt>
    <dgm:pt modelId="{07D6F3D1-8D64-4D8E-BEA7-DAE43A0A960F}" type="pres">
      <dgm:prSet presAssocID="{CF55E678-5BBD-463D-BEEA-8824FAAB2D56}" presName="rootComposite" presStyleCnt="0"/>
      <dgm:spPr/>
    </dgm:pt>
    <dgm:pt modelId="{6A648063-BC6F-4BA2-B2B4-80FF940B77AC}" type="pres">
      <dgm:prSet presAssocID="{CF55E678-5BBD-463D-BEEA-8824FAAB2D56}" presName="rootText" presStyleLbl="node3" presStyleIdx="1" presStyleCnt="3">
        <dgm:presLayoutVars>
          <dgm:chPref val="3"/>
        </dgm:presLayoutVars>
      </dgm:prSet>
      <dgm:spPr/>
    </dgm:pt>
    <dgm:pt modelId="{F3997F8B-57DD-4481-AA8A-A8FCD2E4FFCD}" type="pres">
      <dgm:prSet presAssocID="{CF55E678-5BBD-463D-BEEA-8824FAAB2D56}" presName="rootConnector" presStyleLbl="node3" presStyleIdx="1" presStyleCnt="3"/>
      <dgm:spPr/>
    </dgm:pt>
    <dgm:pt modelId="{541FDDBF-B658-488D-95C8-729A0C1E9F79}" type="pres">
      <dgm:prSet presAssocID="{CF55E678-5BBD-463D-BEEA-8824FAAB2D56}" presName="hierChild4" presStyleCnt="0"/>
      <dgm:spPr/>
    </dgm:pt>
    <dgm:pt modelId="{8A455694-9ABB-4F26-BF7B-FD6DA99AA40A}" type="pres">
      <dgm:prSet presAssocID="{CF55E678-5BBD-463D-BEEA-8824FAAB2D56}" presName="hierChild5" presStyleCnt="0"/>
      <dgm:spPr/>
    </dgm:pt>
    <dgm:pt modelId="{A01BF03B-EB12-422E-8A90-4BCF1CB94A92}" type="pres">
      <dgm:prSet presAssocID="{6235EE94-45A1-4893-9582-C4A5AF09F858}" presName="Name35" presStyleLbl="parChTrans1D3" presStyleIdx="2" presStyleCnt="3"/>
      <dgm:spPr/>
    </dgm:pt>
    <dgm:pt modelId="{312A53B7-4AB6-41CC-83FE-A8D70ED68394}" type="pres">
      <dgm:prSet presAssocID="{5296CE5D-BE01-4B6A-97D9-C33872D51DCD}" presName="hierRoot2" presStyleCnt="0">
        <dgm:presLayoutVars>
          <dgm:hierBranch val="init"/>
        </dgm:presLayoutVars>
      </dgm:prSet>
      <dgm:spPr/>
    </dgm:pt>
    <dgm:pt modelId="{92230EB4-4BBF-4926-BCEA-74723821BAE8}" type="pres">
      <dgm:prSet presAssocID="{5296CE5D-BE01-4B6A-97D9-C33872D51DCD}" presName="rootComposite" presStyleCnt="0"/>
      <dgm:spPr/>
    </dgm:pt>
    <dgm:pt modelId="{9B2A22FF-0541-400F-9B9C-685E5F6874B8}" type="pres">
      <dgm:prSet presAssocID="{5296CE5D-BE01-4B6A-97D9-C33872D51DCD}" presName="rootText" presStyleLbl="node3" presStyleIdx="2" presStyleCnt="3">
        <dgm:presLayoutVars>
          <dgm:chPref val="3"/>
        </dgm:presLayoutVars>
      </dgm:prSet>
      <dgm:spPr/>
    </dgm:pt>
    <dgm:pt modelId="{466BB590-A341-4CF9-8E0F-CFE33E30E746}" type="pres">
      <dgm:prSet presAssocID="{5296CE5D-BE01-4B6A-97D9-C33872D51DCD}" presName="rootConnector" presStyleLbl="node3" presStyleIdx="2" presStyleCnt="3"/>
      <dgm:spPr/>
    </dgm:pt>
    <dgm:pt modelId="{17607B0C-22F4-4FCE-9BD9-EC54E906CACF}" type="pres">
      <dgm:prSet presAssocID="{5296CE5D-BE01-4B6A-97D9-C33872D51DCD}" presName="hierChild4" presStyleCnt="0"/>
      <dgm:spPr/>
    </dgm:pt>
    <dgm:pt modelId="{5BF090A1-7905-4E9A-AF98-CE0E27AB2757}" type="pres">
      <dgm:prSet presAssocID="{5296CE5D-BE01-4B6A-97D9-C33872D51DCD}" presName="hierChild5" presStyleCnt="0"/>
      <dgm:spPr/>
    </dgm:pt>
    <dgm:pt modelId="{E45CE9F7-133A-4D6D-9C79-8413E079888D}" type="pres">
      <dgm:prSet presAssocID="{F110ECDF-4BD3-4A16-AB9F-9CA8A18CAF82}" presName="hierChild5" presStyleCnt="0"/>
      <dgm:spPr/>
    </dgm:pt>
    <dgm:pt modelId="{93083867-26E4-4093-BF3D-5AC3416F9BFC}" type="pres">
      <dgm:prSet presAssocID="{E66F9037-2555-4E65-8367-588FDBA33608}" presName="hierChild3" presStyleCnt="0"/>
      <dgm:spPr/>
    </dgm:pt>
  </dgm:ptLst>
  <dgm:cxnLst>
    <dgm:cxn modelId="{FF696B05-71BA-4E6F-8FA4-F0C12C214B56}" type="presOf" srcId="{E66F9037-2555-4E65-8367-588FDBA33608}" destId="{7E5F26FA-30EA-4F09-8963-5E903EB4F433}" srcOrd="1" destOrd="0" presId="urn:microsoft.com/office/officeart/2005/8/layout/orgChart1"/>
    <dgm:cxn modelId="{3F5A3912-4F34-4030-B933-3E94A48C9E73}" srcId="{F110ECDF-4BD3-4A16-AB9F-9CA8A18CAF82}" destId="{CF55E678-5BBD-463D-BEEA-8824FAAB2D56}" srcOrd="1" destOrd="0" parTransId="{E8F186E4-B637-46E2-BE08-9CB2D19A7E5E}" sibTransId="{43A795F4-176A-4347-9C7B-12C43350C83B}"/>
    <dgm:cxn modelId="{DDE5442B-483A-4219-9908-E441D4E74CC9}" type="presOf" srcId="{E66F9037-2555-4E65-8367-588FDBA33608}" destId="{FC0987E5-AFE6-4A23-B7AC-55C4043C1E45}" srcOrd="0" destOrd="0" presId="urn:microsoft.com/office/officeart/2005/8/layout/orgChart1"/>
    <dgm:cxn modelId="{4E08E33B-DF0D-4B60-9652-78A96F178E67}" type="presOf" srcId="{CF55E678-5BBD-463D-BEEA-8824FAAB2D56}" destId="{F3997F8B-57DD-4481-AA8A-A8FCD2E4FFCD}" srcOrd="1" destOrd="0" presId="urn:microsoft.com/office/officeart/2005/8/layout/orgChart1"/>
    <dgm:cxn modelId="{05767F42-EBB0-4FD6-964C-A2DAFF8C24AF}" srcId="{F110ECDF-4BD3-4A16-AB9F-9CA8A18CAF82}" destId="{B7BAA361-F752-4139-AE8D-823D4C2BDF7B}" srcOrd="0" destOrd="0" parTransId="{D0104E85-4EBB-45B2-AAF7-92C298449F77}" sibTransId="{48E58965-82AE-43F9-8395-840C16EA7753}"/>
    <dgm:cxn modelId="{2B32CA69-BA8F-49A1-8E51-5014E131A42B}" type="presOf" srcId="{F110ECDF-4BD3-4A16-AB9F-9CA8A18CAF82}" destId="{D81BF0CE-1DBB-4958-8E30-2C4CBE864F5A}" srcOrd="1" destOrd="0" presId="urn:microsoft.com/office/officeart/2005/8/layout/orgChart1"/>
    <dgm:cxn modelId="{2661AC6D-C942-43BF-8A34-4C81EEC9956B}" type="presOf" srcId="{CF55E678-5BBD-463D-BEEA-8824FAAB2D56}" destId="{6A648063-BC6F-4BA2-B2B4-80FF940B77AC}" srcOrd="0" destOrd="0" presId="urn:microsoft.com/office/officeart/2005/8/layout/orgChart1"/>
    <dgm:cxn modelId="{ADFD284F-D3D1-4CCF-942B-CEBC58ED2DC4}" srcId="{F110ECDF-4BD3-4A16-AB9F-9CA8A18CAF82}" destId="{5296CE5D-BE01-4B6A-97D9-C33872D51DCD}" srcOrd="2" destOrd="0" parTransId="{6235EE94-45A1-4893-9582-C4A5AF09F858}" sibTransId="{6EC72A7D-A4AB-4BB9-9878-C9DB1AE7A1A8}"/>
    <dgm:cxn modelId="{C48C0357-9AE6-40AD-A2F3-88B253972F21}" srcId="{E66F9037-2555-4E65-8367-588FDBA33608}" destId="{F110ECDF-4BD3-4A16-AB9F-9CA8A18CAF82}" srcOrd="0" destOrd="0" parTransId="{B36FC703-ED81-49B8-A490-A4DF4A4D84B0}" sibTransId="{BC1DCD53-8EE5-45D1-B7DA-EC6E493CBB4C}"/>
    <dgm:cxn modelId="{7E3B2092-C038-462F-B614-10249C681724}" type="presOf" srcId="{B7BAA361-F752-4139-AE8D-823D4C2BDF7B}" destId="{12D33D48-76BC-4D46-BC26-BF759CBF6B3D}" srcOrd="0" destOrd="0" presId="urn:microsoft.com/office/officeart/2005/8/layout/orgChart1"/>
    <dgm:cxn modelId="{7EE4D79D-E165-49AA-9F53-F5FD862EC362}" type="presOf" srcId="{5296CE5D-BE01-4B6A-97D9-C33872D51DCD}" destId="{9B2A22FF-0541-400F-9B9C-685E5F6874B8}" srcOrd="0" destOrd="0" presId="urn:microsoft.com/office/officeart/2005/8/layout/orgChart1"/>
    <dgm:cxn modelId="{AD5A02A5-A997-4580-952A-C9B036FDA7A9}" srcId="{A029A924-6A5D-43E4-AB6D-B32E428A2088}" destId="{E66F9037-2555-4E65-8367-588FDBA33608}" srcOrd="0" destOrd="0" parTransId="{8F9E8DC9-CA5B-4C67-9269-5D0713B07F82}" sibTransId="{0762CCF5-3205-44EC-BD0B-E2A32CB90202}"/>
    <dgm:cxn modelId="{6946D4B3-330E-47F4-9576-19053F6056A8}" type="presOf" srcId="{B7BAA361-F752-4139-AE8D-823D4C2BDF7B}" destId="{A8EA5412-39C7-4333-99DA-35224434D6A6}" srcOrd="1" destOrd="0" presId="urn:microsoft.com/office/officeart/2005/8/layout/orgChart1"/>
    <dgm:cxn modelId="{54C4B7C5-3330-4A58-B534-24CD20CF02D5}" type="presOf" srcId="{E8F186E4-B637-46E2-BE08-9CB2D19A7E5E}" destId="{13010B63-9974-4B46-8DB3-F91F517D6437}" srcOrd="0" destOrd="0" presId="urn:microsoft.com/office/officeart/2005/8/layout/orgChart1"/>
    <dgm:cxn modelId="{B5CFE3C6-F060-4B38-957C-E9662E031BA0}" type="presOf" srcId="{A029A924-6A5D-43E4-AB6D-B32E428A2088}" destId="{B4D06E1F-7E2F-4FDB-BFC0-47534AB5A857}" srcOrd="0" destOrd="0" presId="urn:microsoft.com/office/officeart/2005/8/layout/orgChart1"/>
    <dgm:cxn modelId="{CC9DC2CC-607D-424B-AB64-9748A99B6D71}" type="presOf" srcId="{5296CE5D-BE01-4B6A-97D9-C33872D51DCD}" destId="{466BB590-A341-4CF9-8E0F-CFE33E30E746}" srcOrd="1" destOrd="0" presId="urn:microsoft.com/office/officeart/2005/8/layout/orgChart1"/>
    <dgm:cxn modelId="{20D149EC-AAB2-4125-86E5-D8A6618231C8}" type="presOf" srcId="{F110ECDF-4BD3-4A16-AB9F-9CA8A18CAF82}" destId="{436F7CE5-B90D-4756-B7DF-0C0670E35B70}" srcOrd="0" destOrd="0" presId="urn:microsoft.com/office/officeart/2005/8/layout/orgChart1"/>
    <dgm:cxn modelId="{C0C4CBEE-0DDD-4899-A3B6-21B3F682F2FB}" type="presOf" srcId="{B36FC703-ED81-49B8-A490-A4DF4A4D84B0}" destId="{C57747EA-EFFA-4337-BCBD-053DDE6A4E74}" srcOrd="0" destOrd="0" presId="urn:microsoft.com/office/officeart/2005/8/layout/orgChart1"/>
    <dgm:cxn modelId="{F944D6EF-A1C2-404A-BCD7-A740F1949C54}" type="presOf" srcId="{6235EE94-45A1-4893-9582-C4A5AF09F858}" destId="{A01BF03B-EB12-422E-8A90-4BCF1CB94A92}" srcOrd="0" destOrd="0" presId="urn:microsoft.com/office/officeart/2005/8/layout/orgChart1"/>
    <dgm:cxn modelId="{860FD8F6-30C9-4ED9-98B0-53445E8233B1}" type="presOf" srcId="{D0104E85-4EBB-45B2-AAF7-92C298449F77}" destId="{A6C24BC5-A99E-4E6E-9129-80B678C7B8DD}" srcOrd="0" destOrd="0" presId="urn:microsoft.com/office/officeart/2005/8/layout/orgChart1"/>
    <dgm:cxn modelId="{1BAB09F7-838E-45E3-BAFF-69EDB2524227}" type="presParOf" srcId="{B4D06E1F-7E2F-4FDB-BFC0-47534AB5A857}" destId="{9497BB92-AB06-4970-8D1B-B7C120DF84FD}" srcOrd="0" destOrd="0" presId="urn:microsoft.com/office/officeart/2005/8/layout/orgChart1"/>
    <dgm:cxn modelId="{134285E9-AFE5-4A38-BFAA-E5C2F5D74D96}" type="presParOf" srcId="{9497BB92-AB06-4970-8D1B-B7C120DF84FD}" destId="{4D2C6EEA-B137-4A3F-84E2-A8021FD2F99F}" srcOrd="0" destOrd="0" presId="urn:microsoft.com/office/officeart/2005/8/layout/orgChart1"/>
    <dgm:cxn modelId="{02A05658-9EF3-469F-9E3B-2E3B81D87D5E}" type="presParOf" srcId="{4D2C6EEA-B137-4A3F-84E2-A8021FD2F99F}" destId="{FC0987E5-AFE6-4A23-B7AC-55C4043C1E45}" srcOrd="0" destOrd="0" presId="urn:microsoft.com/office/officeart/2005/8/layout/orgChart1"/>
    <dgm:cxn modelId="{578BBFF1-B02B-4AD9-BD02-26C997037EB8}" type="presParOf" srcId="{4D2C6EEA-B137-4A3F-84E2-A8021FD2F99F}" destId="{7E5F26FA-30EA-4F09-8963-5E903EB4F433}" srcOrd="1" destOrd="0" presId="urn:microsoft.com/office/officeart/2005/8/layout/orgChart1"/>
    <dgm:cxn modelId="{D7018014-9B8C-43C0-AA92-180171E03779}" type="presParOf" srcId="{9497BB92-AB06-4970-8D1B-B7C120DF84FD}" destId="{9F0FB605-83CC-4180-9B2C-E033EFADA22D}" srcOrd="1" destOrd="0" presId="urn:microsoft.com/office/officeart/2005/8/layout/orgChart1"/>
    <dgm:cxn modelId="{845620DA-E58B-4AB6-92DE-37518031060A}" type="presParOf" srcId="{9F0FB605-83CC-4180-9B2C-E033EFADA22D}" destId="{C57747EA-EFFA-4337-BCBD-053DDE6A4E74}" srcOrd="0" destOrd="0" presId="urn:microsoft.com/office/officeart/2005/8/layout/orgChart1"/>
    <dgm:cxn modelId="{C2196AED-FCA7-4B24-8301-E792022525B4}" type="presParOf" srcId="{9F0FB605-83CC-4180-9B2C-E033EFADA22D}" destId="{FB2AE9C4-4CC7-42DF-B3A8-2E3624B3850B}" srcOrd="1" destOrd="0" presId="urn:microsoft.com/office/officeart/2005/8/layout/orgChart1"/>
    <dgm:cxn modelId="{18A68DE9-5CFE-4826-94BB-FB81425C2141}" type="presParOf" srcId="{FB2AE9C4-4CC7-42DF-B3A8-2E3624B3850B}" destId="{DDE8DBCF-DCA7-4664-8180-2B60FB148D47}" srcOrd="0" destOrd="0" presId="urn:microsoft.com/office/officeart/2005/8/layout/orgChart1"/>
    <dgm:cxn modelId="{AB1CEC0C-0182-44B8-BE6B-5B2F3D24754A}" type="presParOf" srcId="{DDE8DBCF-DCA7-4664-8180-2B60FB148D47}" destId="{436F7CE5-B90D-4756-B7DF-0C0670E35B70}" srcOrd="0" destOrd="0" presId="urn:microsoft.com/office/officeart/2005/8/layout/orgChart1"/>
    <dgm:cxn modelId="{59EFBA5C-474E-4EFE-9627-D0E52B4A9A45}" type="presParOf" srcId="{DDE8DBCF-DCA7-4664-8180-2B60FB148D47}" destId="{D81BF0CE-1DBB-4958-8E30-2C4CBE864F5A}" srcOrd="1" destOrd="0" presId="urn:microsoft.com/office/officeart/2005/8/layout/orgChart1"/>
    <dgm:cxn modelId="{24280240-21C8-42DF-92E5-29B1B45D84D6}" type="presParOf" srcId="{FB2AE9C4-4CC7-42DF-B3A8-2E3624B3850B}" destId="{2752D1CD-C23B-4554-B0CF-C51A078681B8}" srcOrd="1" destOrd="0" presId="urn:microsoft.com/office/officeart/2005/8/layout/orgChart1"/>
    <dgm:cxn modelId="{F276481B-658A-4D88-9CFE-FC391B96EA2A}" type="presParOf" srcId="{2752D1CD-C23B-4554-B0CF-C51A078681B8}" destId="{A6C24BC5-A99E-4E6E-9129-80B678C7B8DD}" srcOrd="0" destOrd="0" presId="urn:microsoft.com/office/officeart/2005/8/layout/orgChart1"/>
    <dgm:cxn modelId="{CAB2093E-F184-437A-84EA-665996772C20}" type="presParOf" srcId="{2752D1CD-C23B-4554-B0CF-C51A078681B8}" destId="{B4D70F55-29B2-4C0B-BECD-024CD6767503}" srcOrd="1" destOrd="0" presId="urn:microsoft.com/office/officeart/2005/8/layout/orgChart1"/>
    <dgm:cxn modelId="{F219A36D-B404-4683-8140-39A213B37B36}" type="presParOf" srcId="{B4D70F55-29B2-4C0B-BECD-024CD6767503}" destId="{B17E7284-5CF9-4C6B-9A11-3EEC59AD7BB0}" srcOrd="0" destOrd="0" presId="urn:microsoft.com/office/officeart/2005/8/layout/orgChart1"/>
    <dgm:cxn modelId="{FDCABC55-8169-4D5A-85AC-6F34A2CF015E}" type="presParOf" srcId="{B17E7284-5CF9-4C6B-9A11-3EEC59AD7BB0}" destId="{12D33D48-76BC-4D46-BC26-BF759CBF6B3D}" srcOrd="0" destOrd="0" presId="urn:microsoft.com/office/officeart/2005/8/layout/orgChart1"/>
    <dgm:cxn modelId="{8018C92C-5FBE-4C25-B09A-0A0A2B6E74E9}" type="presParOf" srcId="{B17E7284-5CF9-4C6B-9A11-3EEC59AD7BB0}" destId="{A8EA5412-39C7-4333-99DA-35224434D6A6}" srcOrd="1" destOrd="0" presId="urn:microsoft.com/office/officeart/2005/8/layout/orgChart1"/>
    <dgm:cxn modelId="{91CF189F-19EB-4E84-B64D-D4B653857F62}" type="presParOf" srcId="{B4D70F55-29B2-4C0B-BECD-024CD6767503}" destId="{E33D6971-E6E5-4B61-91C8-43B22A04B695}" srcOrd="1" destOrd="0" presId="urn:microsoft.com/office/officeart/2005/8/layout/orgChart1"/>
    <dgm:cxn modelId="{E6985B00-786C-44E1-A837-D6D0AA5F8740}" type="presParOf" srcId="{B4D70F55-29B2-4C0B-BECD-024CD6767503}" destId="{15A522BB-0927-427A-9946-CDDE61E0059E}" srcOrd="2" destOrd="0" presId="urn:microsoft.com/office/officeart/2005/8/layout/orgChart1"/>
    <dgm:cxn modelId="{A153FC17-9FA2-4F3D-A03A-A626D00C8CE4}" type="presParOf" srcId="{2752D1CD-C23B-4554-B0CF-C51A078681B8}" destId="{13010B63-9974-4B46-8DB3-F91F517D6437}" srcOrd="2" destOrd="0" presId="urn:microsoft.com/office/officeart/2005/8/layout/orgChart1"/>
    <dgm:cxn modelId="{BE44795C-9C36-42D5-83F5-E14B402FC1D0}" type="presParOf" srcId="{2752D1CD-C23B-4554-B0CF-C51A078681B8}" destId="{E9CB2461-143D-45CE-82CC-9B7999B95E27}" srcOrd="3" destOrd="0" presId="urn:microsoft.com/office/officeart/2005/8/layout/orgChart1"/>
    <dgm:cxn modelId="{51BEAB12-3EF3-4F8A-B5AF-23F06DE66161}" type="presParOf" srcId="{E9CB2461-143D-45CE-82CC-9B7999B95E27}" destId="{07D6F3D1-8D64-4D8E-BEA7-DAE43A0A960F}" srcOrd="0" destOrd="0" presId="urn:microsoft.com/office/officeart/2005/8/layout/orgChart1"/>
    <dgm:cxn modelId="{3C1490DE-6289-47CA-A95D-DD52B89592A3}" type="presParOf" srcId="{07D6F3D1-8D64-4D8E-BEA7-DAE43A0A960F}" destId="{6A648063-BC6F-4BA2-B2B4-80FF940B77AC}" srcOrd="0" destOrd="0" presId="urn:microsoft.com/office/officeart/2005/8/layout/orgChart1"/>
    <dgm:cxn modelId="{2F855315-0898-41C9-BCFB-86527B3348D5}" type="presParOf" srcId="{07D6F3D1-8D64-4D8E-BEA7-DAE43A0A960F}" destId="{F3997F8B-57DD-4481-AA8A-A8FCD2E4FFCD}" srcOrd="1" destOrd="0" presId="urn:microsoft.com/office/officeart/2005/8/layout/orgChart1"/>
    <dgm:cxn modelId="{E938624D-9A35-494F-868D-884781E444AD}" type="presParOf" srcId="{E9CB2461-143D-45CE-82CC-9B7999B95E27}" destId="{541FDDBF-B658-488D-95C8-729A0C1E9F79}" srcOrd="1" destOrd="0" presId="urn:microsoft.com/office/officeart/2005/8/layout/orgChart1"/>
    <dgm:cxn modelId="{4DF7B5A7-D91F-4105-97FC-DADBFDF8D38B}" type="presParOf" srcId="{E9CB2461-143D-45CE-82CC-9B7999B95E27}" destId="{8A455694-9ABB-4F26-BF7B-FD6DA99AA40A}" srcOrd="2" destOrd="0" presId="urn:microsoft.com/office/officeart/2005/8/layout/orgChart1"/>
    <dgm:cxn modelId="{3D0F1EBE-7BA7-4879-9941-293F82058D49}" type="presParOf" srcId="{2752D1CD-C23B-4554-B0CF-C51A078681B8}" destId="{A01BF03B-EB12-422E-8A90-4BCF1CB94A92}" srcOrd="4" destOrd="0" presId="urn:microsoft.com/office/officeart/2005/8/layout/orgChart1"/>
    <dgm:cxn modelId="{77DCE6FD-6F99-4DDF-B834-72FE7B283364}" type="presParOf" srcId="{2752D1CD-C23B-4554-B0CF-C51A078681B8}" destId="{312A53B7-4AB6-41CC-83FE-A8D70ED68394}" srcOrd="5" destOrd="0" presId="urn:microsoft.com/office/officeart/2005/8/layout/orgChart1"/>
    <dgm:cxn modelId="{C68A2C9D-374D-42C1-A87A-276B968C47E4}" type="presParOf" srcId="{312A53B7-4AB6-41CC-83FE-A8D70ED68394}" destId="{92230EB4-4BBF-4926-BCEA-74723821BAE8}" srcOrd="0" destOrd="0" presId="urn:microsoft.com/office/officeart/2005/8/layout/orgChart1"/>
    <dgm:cxn modelId="{CD89B74D-F60E-405B-BAE3-FF8A310F965E}" type="presParOf" srcId="{92230EB4-4BBF-4926-BCEA-74723821BAE8}" destId="{9B2A22FF-0541-400F-9B9C-685E5F6874B8}" srcOrd="0" destOrd="0" presId="urn:microsoft.com/office/officeart/2005/8/layout/orgChart1"/>
    <dgm:cxn modelId="{FCD0FFAB-89C0-4F8A-ABC3-01736C610956}" type="presParOf" srcId="{92230EB4-4BBF-4926-BCEA-74723821BAE8}" destId="{466BB590-A341-4CF9-8E0F-CFE33E30E746}" srcOrd="1" destOrd="0" presId="urn:microsoft.com/office/officeart/2005/8/layout/orgChart1"/>
    <dgm:cxn modelId="{0A1F76CE-805A-48EF-B84F-B836A29A1E34}" type="presParOf" srcId="{312A53B7-4AB6-41CC-83FE-A8D70ED68394}" destId="{17607B0C-22F4-4FCE-9BD9-EC54E906CACF}" srcOrd="1" destOrd="0" presId="urn:microsoft.com/office/officeart/2005/8/layout/orgChart1"/>
    <dgm:cxn modelId="{D9215FDE-234B-442A-8F5D-DFA7D612A0C2}" type="presParOf" srcId="{312A53B7-4AB6-41CC-83FE-A8D70ED68394}" destId="{5BF090A1-7905-4E9A-AF98-CE0E27AB2757}" srcOrd="2" destOrd="0" presId="urn:microsoft.com/office/officeart/2005/8/layout/orgChart1"/>
    <dgm:cxn modelId="{D99560AA-1759-495C-93F8-8671042DFA4A}" type="presParOf" srcId="{FB2AE9C4-4CC7-42DF-B3A8-2E3624B3850B}" destId="{E45CE9F7-133A-4D6D-9C79-8413E079888D}" srcOrd="2" destOrd="0" presId="urn:microsoft.com/office/officeart/2005/8/layout/orgChart1"/>
    <dgm:cxn modelId="{8185171F-1276-42F0-ACD4-BF4B84F3FEFE}" type="presParOf" srcId="{9497BB92-AB06-4970-8D1B-B7C120DF84FD}" destId="{93083867-26E4-4093-BF3D-5AC3416F9BFC}"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2" qsCatId="simple" csTypeId="urn:microsoft.com/office/officeart/2005/8/colors/accent0_3" csCatId="mainScheme" phldr="1"/>
      <dgm:spPr/>
      <dgm:t>
        <a:bodyPr/>
        <a:lstStyle/>
        <a:p>
          <a:endParaRPr lang="es-419"/>
        </a:p>
      </dgm:t>
    </dgm:pt>
    <dgm:pt modelId="{7E4B392B-E86E-4085-BB01-45D38D0624CA}">
      <dgm:prSet phldrT="[Texto]"/>
      <dgm:spPr/>
      <dgm:t>
        <a:bodyPr/>
        <a:lstStyle/>
        <a:p>
          <a:r>
            <a:rPr lang="es-419"/>
            <a:t>Dirección</a:t>
          </a:r>
        </a:p>
      </dgm:t>
    </dgm:pt>
    <dgm:pt modelId="{DE5AC2E4-CB93-4534-9073-91F2E0B6920D}" type="parTrans" cxnId="{0D0D0DB2-5123-4D66-BD77-6AE13B652FB0}">
      <dgm:prSet/>
      <dgm:spPr/>
      <dgm:t>
        <a:bodyPr/>
        <a:lstStyle/>
        <a:p>
          <a:endParaRPr lang="es-419"/>
        </a:p>
      </dgm:t>
    </dgm:pt>
    <dgm:pt modelId="{24F91EA8-165E-4233-859A-9E8B3DFD7056}" type="sibTrans" cxnId="{0D0D0DB2-5123-4D66-BD77-6AE13B652FB0}">
      <dgm:prSet/>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custScaleX="172381" custScaleY="109506">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custScaleX="141859" custScaleY="113896">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custScaleX="159012" custScaleY="94256">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custScaleX="110131">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1BF03B-EB12-422E-8A90-4BCF1CB94A92}">
      <dsp:nvSpPr>
        <dsp:cNvPr id="0" name=""/>
        <dsp:cNvSpPr/>
      </dsp:nvSpPr>
      <dsp:spPr>
        <a:xfrm>
          <a:off x="2657474" y="1494446"/>
          <a:ext cx="1493548" cy="259210"/>
        </a:xfrm>
        <a:custGeom>
          <a:avLst/>
          <a:gdLst/>
          <a:ahLst/>
          <a:cxnLst/>
          <a:rect l="0" t="0" r="0" b="0"/>
          <a:pathLst>
            <a:path>
              <a:moveTo>
                <a:pt x="0" y="0"/>
              </a:moveTo>
              <a:lnTo>
                <a:pt x="0" y="129605"/>
              </a:lnTo>
              <a:lnTo>
                <a:pt x="1493548" y="129605"/>
              </a:lnTo>
              <a:lnTo>
                <a:pt x="1493548"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010B63-9974-4B46-8DB3-F91F517D6437}">
      <dsp:nvSpPr>
        <dsp:cNvPr id="0" name=""/>
        <dsp:cNvSpPr/>
      </dsp:nvSpPr>
      <dsp:spPr>
        <a:xfrm>
          <a:off x="2611755" y="1494446"/>
          <a:ext cx="91440" cy="259210"/>
        </a:xfrm>
        <a:custGeom>
          <a:avLst/>
          <a:gdLst/>
          <a:ahLst/>
          <a:cxnLst/>
          <a:rect l="0" t="0" r="0" b="0"/>
          <a:pathLst>
            <a:path>
              <a:moveTo>
                <a:pt x="45720" y="0"/>
              </a:moveTo>
              <a:lnTo>
                <a:pt x="45720"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C24BC5-A99E-4E6E-9129-80B678C7B8DD}">
      <dsp:nvSpPr>
        <dsp:cNvPr id="0" name=""/>
        <dsp:cNvSpPr/>
      </dsp:nvSpPr>
      <dsp:spPr>
        <a:xfrm>
          <a:off x="1163926" y="1494446"/>
          <a:ext cx="1493548" cy="259210"/>
        </a:xfrm>
        <a:custGeom>
          <a:avLst/>
          <a:gdLst/>
          <a:ahLst/>
          <a:cxnLst/>
          <a:rect l="0" t="0" r="0" b="0"/>
          <a:pathLst>
            <a:path>
              <a:moveTo>
                <a:pt x="1493548" y="0"/>
              </a:moveTo>
              <a:lnTo>
                <a:pt x="1493548" y="129605"/>
              </a:lnTo>
              <a:lnTo>
                <a:pt x="0" y="129605"/>
              </a:lnTo>
              <a:lnTo>
                <a:pt x="0"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7747EA-EFFA-4337-BCBD-053DDE6A4E74}">
      <dsp:nvSpPr>
        <dsp:cNvPr id="0" name=""/>
        <dsp:cNvSpPr/>
      </dsp:nvSpPr>
      <dsp:spPr>
        <a:xfrm>
          <a:off x="2611755" y="618067"/>
          <a:ext cx="91440" cy="259210"/>
        </a:xfrm>
        <a:custGeom>
          <a:avLst/>
          <a:gdLst/>
          <a:ahLst/>
          <a:cxnLst/>
          <a:rect l="0" t="0" r="0" b="0"/>
          <a:pathLst>
            <a:path>
              <a:moveTo>
                <a:pt x="45720" y="0"/>
              </a:moveTo>
              <a:lnTo>
                <a:pt x="45720" y="2592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0987E5-AFE6-4A23-B7AC-55C4043C1E45}">
      <dsp:nvSpPr>
        <dsp:cNvPr id="0" name=""/>
        <dsp:cNvSpPr/>
      </dsp:nvSpPr>
      <dsp:spPr>
        <a:xfrm>
          <a:off x="2040306" y="898"/>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Dirección</a:t>
          </a:r>
        </a:p>
      </dsp:txBody>
      <dsp:txXfrm>
        <a:off x="2040306" y="898"/>
        <a:ext cx="1234337" cy="617168"/>
      </dsp:txXfrm>
    </dsp:sp>
    <dsp:sp modelId="{436F7CE5-B90D-4756-B7DF-0C0670E35B70}">
      <dsp:nvSpPr>
        <dsp:cNvPr id="0" name=""/>
        <dsp:cNvSpPr/>
      </dsp:nvSpPr>
      <dsp:spPr>
        <a:xfrm>
          <a:off x="2040306" y="877278"/>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Gerencia</a:t>
          </a:r>
        </a:p>
      </dsp:txBody>
      <dsp:txXfrm>
        <a:off x="2040306" y="877278"/>
        <a:ext cx="1234337" cy="617168"/>
      </dsp:txXfrm>
    </dsp:sp>
    <dsp:sp modelId="{12D33D48-76BC-4D46-BC26-BF759CBF6B3D}">
      <dsp:nvSpPr>
        <dsp:cNvPr id="0" name=""/>
        <dsp:cNvSpPr/>
      </dsp:nvSpPr>
      <dsp:spPr>
        <a:xfrm>
          <a:off x="546757"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Atención al cliente</a:t>
          </a:r>
        </a:p>
      </dsp:txBody>
      <dsp:txXfrm>
        <a:off x="546757" y="1753657"/>
        <a:ext cx="1234337" cy="617168"/>
      </dsp:txXfrm>
    </dsp:sp>
    <dsp:sp modelId="{6A648063-BC6F-4BA2-B2B4-80FF940B77AC}">
      <dsp:nvSpPr>
        <dsp:cNvPr id="0" name=""/>
        <dsp:cNvSpPr/>
      </dsp:nvSpPr>
      <dsp:spPr>
        <a:xfrm>
          <a:off x="2040306"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Producción</a:t>
          </a:r>
        </a:p>
      </dsp:txBody>
      <dsp:txXfrm>
        <a:off x="2040306" y="1753657"/>
        <a:ext cx="1234337" cy="617168"/>
      </dsp:txXfrm>
    </dsp:sp>
    <dsp:sp modelId="{9B2A22FF-0541-400F-9B9C-685E5F6874B8}">
      <dsp:nvSpPr>
        <dsp:cNvPr id="0" name=""/>
        <dsp:cNvSpPr/>
      </dsp:nvSpPr>
      <dsp:spPr>
        <a:xfrm>
          <a:off x="3533854"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Mercadeo y ventas</a:t>
          </a:r>
        </a:p>
      </dsp:txBody>
      <dsp:txXfrm>
        <a:off x="3533854" y="1753657"/>
        <a:ext cx="1234337" cy="6171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61561" y="474113"/>
          <a:ext cx="99328" cy="435154"/>
        </a:xfrm>
        <a:custGeom>
          <a:avLst/>
          <a:gdLst/>
          <a:ahLst/>
          <a:cxnLst/>
          <a:rect l="0" t="0" r="0" b="0"/>
          <a:pathLst>
            <a:path>
              <a:moveTo>
                <a:pt x="99328" y="0"/>
              </a:moveTo>
              <a:lnTo>
                <a:pt x="99328" y="435154"/>
              </a:lnTo>
              <a:lnTo>
                <a:pt x="0" y="4351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4047805" y="2489069"/>
          <a:ext cx="156274" cy="435154"/>
        </a:xfrm>
        <a:custGeom>
          <a:avLst/>
          <a:gdLst/>
          <a:ahLst/>
          <a:cxnLst/>
          <a:rect l="0" t="0" r="0" b="0"/>
          <a:pathLst>
            <a:path>
              <a:moveTo>
                <a:pt x="0" y="0"/>
              </a:moveTo>
              <a:lnTo>
                <a:pt x="0" y="435154"/>
              </a:lnTo>
              <a:lnTo>
                <a:pt x="156274" y="435154"/>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60890" y="1817417"/>
          <a:ext cx="1803645" cy="198657"/>
        </a:xfrm>
        <a:custGeom>
          <a:avLst/>
          <a:gdLst/>
          <a:ahLst/>
          <a:cxnLst/>
          <a:rect l="0" t="0" r="0" b="0"/>
          <a:pathLst>
            <a:path>
              <a:moveTo>
                <a:pt x="0" y="0"/>
              </a:moveTo>
              <a:lnTo>
                <a:pt x="0" y="99328"/>
              </a:lnTo>
              <a:lnTo>
                <a:pt x="1803645" y="99328"/>
              </a:lnTo>
              <a:lnTo>
                <a:pt x="1803645"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99890" y="2554797"/>
          <a:ext cx="201295" cy="421570"/>
        </a:xfrm>
        <a:custGeom>
          <a:avLst/>
          <a:gdLst/>
          <a:ahLst/>
          <a:cxnLst/>
          <a:rect l="0" t="0" r="0" b="0"/>
          <a:pathLst>
            <a:path>
              <a:moveTo>
                <a:pt x="0" y="0"/>
              </a:moveTo>
              <a:lnTo>
                <a:pt x="0" y="421570"/>
              </a:lnTo>
              <a:lnTo>
                <a:pt x="201295" y="42157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660890" y="1817417"/>
          <a:ext cx="175788" cy="198657"/>
        </a:xfrm>
        <a:custGeom>
          <a:avLst/>
          <a:gdLst/>
          <a:ahLst/>
          <a:cxnLst/>
          <a:rect l="0" t="0" r="0" b="0"/>
          <a:pathLst>
            <a:path>
              <a:moveTo>
                <a:pt x="0" y="0"/>
              </a:moveTo>
              <a:lnTo>
                <a:pt x="0" y="99328"/>
              </a:lnTo>
              <a:lnTo>
                <a:pt x="175788" y="99328"/>
              </a:lnTo>
              <a:lnTo>
                <a:pt x="175788"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151683" y="1817417"/>
          <a:ext cx="1509206" cy="198657"/>
        </a:xfrm>
        <a:custGeom>
          <a:avLst/>
          <a:gdLst/>
          <a:ahLst/>
          <a:cxnLst/>
          <a:rect l="0" t="0" r="0" b="0"/>
          <a:pathLst>
            <a:path>
              <a:moveTo>
                <a:pt x="1509206" y="0"/>
              </a:moveTo>
              <a:lnTo>
                <a:pt x="1509206" y="99328"/>
              </a:lnTo>
              <a:lnTo>
                <a:pt x="0" y="99328"/>
              </a:lnTo>
              <a:lnTo>
                <a:pt x="0"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615170" y="474113"/>
          <a:ext cx="91440" cy="870309"/>
        </a:xfrm>
        <a:custGeom>
          <a:avLst/>
          <a:gdLst/>
          <a:ahLst/>
          <a:cxnLst/>
          <a:rect l="0" t="0" r="0" b="0"/>
          <a:pathLst>
            <a:path>
              <a:moveTo>
                <a:pt x="45720" y="0"/>
              </a:moveTo>
              <a:lnTo>
                <a:pt x="45720" y="87030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87896" y="1119"/>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Dirección</a:t>
          </a:r>
        </a:p>
      </dsp:txBody>
      <dsp:txXfrm>
        <a:off x="2187896" y="1119"/>
        <a:ext cx="945988" cy="472994"/>
      </dsp:txXfrm>
    </dsp:sp>
    <dsp:sp modelId="{65FABEDE-42FC-49CA-8861-DA6F3A8115E8}">
      <dsp:nvSpPr>
        <dsp:cNvPr id="0" name=""/>
        <dsp:cNvSpPr/>
      </dsp:nvSpPr>
      <dsp:spPr>
        <a:xfrm>
          <a:off x="2187896" y="1344423"/>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Gerente</a:t>
          </a:r>
        </a:p>
      </dsp:txBody>
      <dsp:txXfrm>
        <a:off x="2187896" y="1344423"/>
        <a:ext cx="945988" cy="472994"/>
      </dsp:txXfrm>
    </dsp:sp>
    <dsp:sp modelId="{38B2490D-7D19-460D-93B3-C19340F19D6E}">
      <dsp:nvSpPr>
        <dsp:cNvPr id="0" name=""/>
        <dsp:cNvSpPr/>
      </dsp:nvSpPr>
      <dsp:spPr>
        <a:xfrm>
          <a:off x="336331" y="2016075"/>
          <a:ext cx="1630704" cy="517957"/>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atención al cliente</a:t>
          </a:r>
        </a:p>
      </dsp:txBody>
      <dsp:txXfrm>
        <a:off x="336331" y="2016075"/>
        <a:ext cx="1630704" cy="517957"/>
      </dsp:txXfrm>
    </dsp:sp>
    <dsp:sp modelId="{E93547C0-1BEA-4220-A1F5-58259B612E94}">
      <dsp:nvSpPr>
        <dsp:cNvPr id="0" name=""/>
        <dsp:cNvSpPr/>
      </dsp:nvSpPr>
      <dsp:spPr>
        <a:xfrm>
          <a:off x="2165693" y="2016075"/>
          <a:ext cx="1341970" cy="538721"/>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producción</a:t>
          </a:r>
        </a:p>
      </dsp:txBody>
      <dsp:txXfrm>
        <a:off x="2165693" y="2016075"/>
        <a:ext cx="1341970" cy="538721"/>
      </dsp:txXfrm>
    </dsp:sp>
    <dsp:sp modelId="{8D1DC654-EE2F-40A2-9458-694F16460DC9}">
      <dsp:nvSpPr>
        <dsp:cNvPr id="0" name=""/>
        <dsp:cNvSpPr/>
      </dsp:nvSpPr>
      <dsp:spPr>
        <a:xfrm>
          <a:off x="2501186" y="2753454"/>
          <a:ext cx="1504235" cy="445825"/>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Analista, diseñador y programador</a:t>
          </a:r>
        </a:p>
      </dsp:txBody>
      <dsp:txXfrm>
        <a:off x="2501186" y="2753454"/>
        <a:ext cx="1504235" cy="445825"/>
      </dsp:txXfrm>
    </dsp:sp>
    <dsp:sp modelId="{D5E7C8F8-0195-40C4-A10A-04A85043C6F9}">
      <dsp:nvSpPr>
        <dsp:cNvPr id="0" name=""/>
        <dsp:cNvSpPr/>
      </dsp:nvSpPr>
      <dsp:spPr>
        <a:xfrm>
          <a:off x="3943623" y="2016075"/>
          <a:ext cx="1041826"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mercadeo y ventas</a:t>
          </a:r>
        </a:p>
      </dsp:txBody>
      <dsp:txXfrm>
        <a:off x="3943623" y="2016075"/>
        <a:ext cx="1041826" cy="472994"/>
      </dsp:txXfrm>
    </dsp:sp>
    <dsp:sp modelId="{3385B9E4-0E2E-4AA2-A6B9-D7EB6BCE5737}">
      <dsp:nvSpPr>
        <dsp:cNvPr id="0" name=""/>
        <dsp:cNvSpPr/>
      </dsp:nvSpPr>
      <dsp:spPr>
        <a:xfrm>
          <a:off x="4204079" y="2687727"/>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Mercaderista</a:t>
          </a:r>
        </a:p>
      </dsp:txBody>
      <dsp:txXfrm>
        <a:off x="4204079" y="2687727"/>
        <a:ext cx="945988" cy="472994"/>
      </dsp:txXfrm>
    </dsp:sp>
    <dsp:sp modelId="{31277D5D-F4CD-4996-8DD4-05ECCF183A25}">
      <dsp:nvSpPr>
        <dsp:cNvPr id="0" name=""/>
        <dsp:cNvSpPr/>
      </dsp:nvSpPr>
      <dsp:spPr>
        <a:xfrm>
          <a:off x="1615573" y="672771"/>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Contador</a:t>
          </a:r>
        </a:p>
      </dsp:txBody>
      <dsp:txXfrm>
        <a:off x="1615573" y="672771"/>
        <a:ext cx="945988" cy="47299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99D88FB-B528-488E-86ED-345A113AB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Pages>
  <Words>12084</Words>
  <Characters>66464</Characters>
  <Application>Microsoft Office Word</Application>
  <DocSecurity>0</DocSecurity>
  <Lines>553</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Jester Lopez</cp:lastModifiedBy>
  <cp:revision>25</cp:revision>
  <dcterms:created xsi:type="dcterms:W3CDTF">2020-09-10T22:07:00Z</dcterms:created>
  <dcterms:modified xsi:type="dcterms:W3CDTF">2020-10-1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